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F38DF4" w14:textId="46FEBE1D" w:rsidR="000313AA" w:rsidRPr="002364B8" w:rsidRDefault="0064097D" w:rsidP="00FF7807">
      <w:pPr>
        <w:tabs>
          <w:tab w:val="left" w:pos="3830"/>
        </w:tabs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 w:rsidRPr="002364B8">
        <w:rPr>
          <w:rFonts w:ascii="Times New Roman" w:hAnsi="Times New Roman" w:cs="Times New Roman"/>
          <w:b/>
          <w:sz w:val="28"/>
          <w:szCs w:val="28"/>
          <w:lang w:val="id-ID"/>
        </w:rPr>
        <w:t>BAB I</w:t>
      </w:r>
    </w:p>
    <w:p w14:paraId="35D03AEC" w14:textId="57E7959E" w:rsidR="0064097D" w:rsidRPr="002364B8" w:rsidRDefault="0064097D" w:rsidP="00FF7807">
      <w:pPr>
        <w:tabs>
          <w:tab w:val="left" w:pos="3830"/>
        </w:tabs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 w:rsidRPr="002364B8">
        <w:rPr>
          <w:rFonts w:ascii="Times New Roman" w:hAnsi="Times New Roman" w:cs="Times New Roman"/>
          <w:b/>
          <w:sz w:val="28"/>
          <w:szCs w:val="28"/>
          <w:lang w:val="id-ID"/>
        </w:rPr>
        <w:t>PENDAHULUAN</w:t>
      </w:r>
    </w:p>
    <w:p w14:paraId="4101B707" w14:textId="79D756F7" w:rsidR="00832B46" w:rsidRPr="002364B8" w:rsidRDefault="00832B46" w:rsidP="00FF7807">
      <w:pPr>
        <w:tabs>
          <w:tab w:val="left" w:pos="3830"/>
        </w:tabs>
        <w:spacing w:line="360" w:lineRule="auto"/>
        <w:rPr>
          <w:rFonts w:ascii="Times New Roman" w:hAnsi="Times New Roman" w:cs="Times New Roman"/>
          <w:b/>
          <w:lang w:val="id-ID"/>
        </w:rPr>
      </w:pPr>
    </w:p>
    <w:p w14:paraId="14DA54D5" w14:textId="77777777" w:rsidR="00563B4C" w:rsidRPr="002364B8" w:rsidRDefault="00832B46" w:rsidP="00FF7807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lang w:val="id-ID"/>
        </w:rPr>
        <w:t>Latar Belakang</w:t>
      </w:r>
    </w:p>
    <w:p w14:paraId="2EC5DEEF" w14:textId="77777777" w:rsidR="00563B4C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i/>
          <w:iCs/>
          <w:lang w:val="id-ID"/>
        </w:rPr>
        <w:t xml:space="preserve">Deep Learning </w:t>
      </w:r>
      <w:r w:rsidRPr="002364B8">
        <w:rPr>
          <w:rFonts w:ascii="Times New Roman" w:hAnsi="Times New Roman" w:cs="Times New Roman"/>
          <w:lang w:val="id-ID"/>
        </w:rPr>
        <w:t>adalah suatu teknik pembelajaran mesin (M</w:t>
      </w:r>
      <w:r w:rsidRPr="002364B8">
        <w:rPr>
          <w:rFonts w:ascii="Times New Roman" w:hAnsi="Times New Roman" w:cs="Times New Roman"/>
          <w:i/>
          <w:iCs/>
          <w:lang w:val="id-ID"/>
        </w:rPr>
        <w:t>achine Learning</w:t>
      </w:r>
      <w:r w:rsidRPr="002364B8">
        <w:rPr>
          <w:rFonts w:ascii="Times New Roman" w:hAnsi="Times New Roman" w:cs="Times New Roman"/>
          <w:lang w:val="id-ID"/>
        </w:rPr>
        <w:t>) yang memanfaatkan arsitektur jaringan syaraf tiruan (JST). Jaringan syaraf tiruan/</w:t>
      </w:r>
      <w:r w:rsidRPr="002364B8">
        <w:rPr>
          <w:rFonts w:ascii="Times New Roman" w:hAnsi="Times New Roman" w:cs="Times New Roman"/>
          <w:i/>
          <w:iCs/>
          <w:lang w:val="id-ID"/>
        </w:rPr>
        <w:t>Artificial Neural Network (ANN</w:t>
      </w:r>
      <w:r w:rsidRPr="002364B8">
        <w:rPr>
          <w:rFonts w:ascii="Times New Roman" w:hAnsi="Times New Roman" w:cs="Times New Roman"/>
          <w:lang w:val="id-ID"/>
        </w:rPr>
        <w:t xml:space="preserve">) merupakan sebuah struktur yang memanfaatkan model dasar pada jaringan syaraf otak manusia untuk mengolah </w:t>
      </w:r>
      <w:r w:rsidR="0075249A" w:rsidRPr="002364B8">
        <w:rPr>
          <w:rFonts w:ascii="Times New Roman" w:hAnsi="Times New Roman" w:cs="Times New Roman"/>
          <w:lang w:val="id-ID"/>
        </w:rPr>
        <w:t>data</w:t>
      </w:r>
      <w:r w:rsidRPr="002364B8">
        <w:rPr>
          <w:rFonts w:ascii="Times New Roman" w:hAnsi="Times New Roman" w:cs="Times New Roman"/>
          <w:lang w:val="id-ID"/>
        </w:rPr>
        <w:t>.</w:t>
      </w:r>
    </w:p>
    <w:p w14:paraId="710ED44C" w14:textId="77777777" w:rsidR="00563B4C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i/>
          <w:iCs/>
          <w:lang w:val="id-ID"/>
        </w:rPr>
        <w:t xml:space="preserve">Deep Learning </w:t>
      </w:r>
      <w:r w:rsidRPr="002364B8">
        <w:rPr>
          <w:rFonts w:ascii="Times New Roman" w:hAnsi="Times New Roman" w:cs="Times New Roman"/>
          <w:lang w:val="id-ID"/>
        </w:rPr>
        <w:t xml:space="preserve">telah digunakan secara luas oleh banyak kalangan baik industri maupun akademik pada objek digital untuk menganalisa informasi-informasi penting dan menyelesaikan berbagai jenis permasalahan pada setiap bit </w:t>
      </w:r>
      <w:r w:rsidRPr="002364B8">
        <w:rPr>
          <w:rFonts w:ascii="Times New Roman" w:hAnsi="Times New Roman" w:cs="Times New Roman"/>
          <w:i/>
          <w:iCs/>
          <w:lang w:val="id-ID"/>
        </w:rPr>
        <w:t>frame</w:t>
      </w:r>
      <w:r w:rsidR="0075249A" w:rsidRPr="002364B8">
        <w:rPr>
          <w:rFonts w:ascii="Times New Roman" w:hAnsi="Times New Roman" w:cs="Times New Roman"/>
          <w:lang w:val="id-ID"/>
        </w:rPr>
        <w:t>-</w:t>
      </w:r>
      <w:r w:rsidRPr="002364B8">
        <w:rPr>
          <w:rFonts w:ascii="Times New Roman" w:hAnsi="Times New Roman" w:cs="Times New Roman"/>
          <w:lang w:val="id-ID"/>
        </w:rPr>
        <w:t>nya. Tidak terkecuali pengenalan wajah pada gambar.</w:t>
      </w:r>
    </w:p>
    <w:p w14:paraId="3134B897" w14:textId="50ACFEEA" w:rsidR="00563B4C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Pengenalan wajah pada gambar merupakan objek penelitian yang sangat banyak diminati dengan potensi penerapan pada berbagai industri dan bidang. Pendekatan yang dilakukan pun berbagai macam seperti menggunakan te</w:t>
      </w:r>
      <w:r w:rsidR="00745CC0" w:rsidRPr="002364B8">
        <w:rPr>
          <w:rFonts w:ascii="Times New Roman" w:hAnsi="Times New Roman" w:cs="Times New Roman"/>
          <w:lang w:val="id-ID"/>
        </w:rPr>
        <w:t>k</w:t>
      </w:r>
      <w:r w:rsidRPr="002364B8">
        <w:rPr>
          <w:rFonts w:ascii="Times New Roman" w:hAnsi="Times New Roman" w:cs="Times New Roman"/>
          <w:lang w:val="id-ID"/>
        </w:rPr>
        <w:t xml:space="preserve">nik 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computer vision, machine learning/deep learning. </w:t>
      </w:r>
      <w:r w:rsidRPr="002364B8">
        <w:rPr>
          <w:rFonts w:ascii="Times New Roman" w:hAnsi="Times New Roman" w:cs="Times New Roman"/>
          <w:lang w:val="id-ID"/>
        </w:rPr>
        <w:t xml:space="preserve">Setiap teknik memiliki kehandalan yang beragam, namun akhir-akhir ini  teknik 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deep learning </w:t>
      </w:r>
      <w:r w:rsidRPr="002364B8">
        <w:rPr>
          <w:rFonts w:ascii="Times New Roman" w:hAnsi="Times New Roman" w:cs="Times New Roman"/>
          <w:lang w:val="id-ID"/>
        </w:rPr>
        <w:t xml:space="preserve">memiliki kemajuan yang pesat pada penyelesaian masalah tersebut dengan nilai akurasi tinggi karena mampu belajar dari data </w:t>
      </w:r>
      <w:r w:rsidR="00F40505" w:rsidRPr="002364B8">
        <w:rPr>
          <w:rFonts w:ascii="Times New Roman" w:hAnsi="Times New Roman" w:cs="Times New Roman"/>
          <w:lang w:val="id-ID"/>
        </w:rPr>
        <w:t xml:space="preserve">dalam jumlah besar </w:t>
      </w:r>
      <w:r w:rsidR="00745CC0" w:rsidRPr="002364B8">
        <w:rPr>
          <w:rFonts w:ascii="Times New Roman" w:hAnsi="Times New Roman" w:cs="Times New Roman"/>
          <w:lang w:val="id-ID"/>
        </w:rPr>
        <w:t>tanpa</w:t>
      </w:r>
      <w:r w:rsidR="003331A5" w:rsidRPr="002364B8">
        <w:rPr>
          <w:rFonts w:ascii="Times New Roman" w:hAnsi="Times New Roman" w:cs="Times New Roman"/>
          <w:lang w:val="id-ID"/>
        </w:rPr>
        <w:t xml:space="preserve"> ketergantungan pada</w:t>
      </w:r>
      <w:r w:rsidR="00834BD2" w:rsidRPr="002364B8">
        <w:rPr>
          <w:rFonts w:ascii="Times New Roman" w:hAnsi="Times New Roman" w:cs="Times New Roman"/>
          <w:lang w:val="id-ID"/>
        </w:rPr>
        <w:t xml:space="preserve"> perekayasaan fitur secara manual untuk dapat melatih model</w:t>
      </w:r>
      <w:r w:rsidR="00745CC0" w:rsidRPr="002364B8">
        <w:rPr>
          <w:rFonts w:ascii="Times New Roman" w:hAnsi="Times New Roman" w:cs="Times New Roman"/>
          <w:lang w:val="id-ID"/>
        </w:rPr>
        <w:t xml:space="preserve">. Proses pembelajaran fitur pada </w:t>
      </w:r>
      <w:r w:rsidR="00745CC0" w:rsidRPr="002364B8">
        <w:rPr>
          <w:rFonts w:ascii="Times New Roman" w:hAnsi="Times New Roman" w:cs="Times New Roman"/>
          <w:i/>
          <w:iCs/>
          <w:lang w:val="id-ID"/>
        </w:rPr>
        <w:t xml:space="preserve">deep learning </w:t>
      </w:r>
      <w:r w:rsidR="00745CC0" w:rsidRPr="002364B8">
        <w:rPr>
          <w:rFonts w:ascii="Times New Roman" w:hAnsi="Times New Roman" w:cs="Times New Roman"/>
          <w:lang w:val="id-ID"/>
        </w:rPr>
        <w:t>dapat dilakukan dengan otomatis</w:t>
      </w:r>
      <w:r w:rsidRPr="002364B8">
        <w:rPr>
          <w:rFonts w:ascii="Times New Roman" w:hAnsi="Times New Roman" w:cs="Times New Roman"/>
          <w:lang w:val="id-ID"/>
        </w:rPr>
        <w:t xml:space="preserve"> sehingga jumlah data menentukan tingkat pemahaman mesin mengenai sebuah topik.</w:t>
      </w:r>
      <w:bookmarkStart w:id="0" w:name="_GoBack"/>
      <w:bookmarkEnd w:id="0"/>
    </w:p>
    <w:p w14:paraId="3C984698" w14:textId="6653F676" w:rsidR="0027460C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  <w:sectPr w:rsidR="0027460C" w:rsidRPr="002364B8" w:rsidSect="000E21CC">
          <w:headerReference w:type="even" r:id="rId8"/>
          <w:headerReference w:type="default" r:id="rId9"/>
          <w:footerReference w:type="even" r:id="rId10"/>
          <w:footerReference w:type="default" r:id="rId11"/>
          <w:pgSz w:w="11900" w:h="16840"/>
          <w:pgMar w:top="2268" w:right="1701" w:bottom="1701" w:left="2268" w:header="709" w:footer="709" w:gutter="0"/>
          <w:cols w:space="708"/>
          <w:docGrid w:linePitch="360"/>
        </w:sectPr>
      </w:pPr>
      <w:r w:rsidRPr="002364B8">
        <w:rPr>
          <w:rFonts w:ascii="Times New Roman" w:hAnsi="Times New Roman" w:cs="Times New Roman"/>
          <w:lang w:val="id-ID"/>
        </w:rPr>
        <w:t xml:space="preserve">Kemampuan 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Deep Learning </w:t>
      </w:r>
      <w:r w:rsidRPr="002364B8">
        <w:rPr>
          <w:rFonts w:ascii="Times New Roman" w:hAnsi="Times New Roman" w:cs="Times New Roman"/>
          <w:lang w:val="id-ID"/>
        </w:rPr>
        <w:t>belajar berdasarkan data</w:t>
      </w:r>
      <w:r w:rsidR="00172F07" w:rsidRPr="002364B8">
        <w:rPr>
          <w:rFonts w:ascii="Times New Roman" w:hAnsi="Times New Roman" w:cs="Times New Roman"/>
          <w:lang w:val="id-ID"/>
        </w:rPr>
        <w:t xml:space="preserve"> </w:t>
      </w:r>
      <w:r w:rsidR="003331A5" w:rsidRPr="002364B8">
        <w:rPr>
          <w:rFonts w:ascii="Times New Roman" w:hAnsi="Times New Roman" w:cs="Times New Roman"/>
          <w:lang w:val="id-ID"/>
        </w:rPr>
        <w:t xml:space="preserve">dalam jumlah </w:t>
      </w:r>
      <w:r w:rsidR="00172F07" w:rsidRPr="002364B8">
        <w:rPr>
          <w:rFonts w:ascii="Times New Roman" w:hAnsi="Times New Roman" w:cs="Times New Roman"/>
          <w:lang w:val="id-ID"/>
        </w:rPr>
        <w:t>besar</w:t>
      </w:r>
      <w:r w:rsidRPr="002364B8">
        <w:rPr>
          <w:rFonts w:ascii="Times New Roman" w:hAnsi="Times New Roman" w:cs="Times New Roman"/>
          <w:lang w:val="id-ID"/>
        </w:rPr>
        <w:t xml:space="preserve"> membuat teknik ini banyak digunakan oleh banyak pihak dalam menyelesaikan masalah serupa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karena didukung oleh kemajuan kekuatan komputasi modern seperti GPU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 (Graphic</w:t>
      </w:r>
      <w:r w:rsidR="00E65EE5" w:rsidRPr="002364B8">
        <w:rPr>
          <w:rFonts w:ascii="Times New Roman" w:hAnsi="Times New Roman" w:cs="Times New Roman"/>
          <w:i/>
          <w:iCs/>
          <w:lang w:val="id-ID"/>
        </w:rPr>
        <w:t>s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 Process</w:t>
      </w:r>
      <w:r w:rsidR="00E65EE5" w:rsidRPr="002364B8">
        <w:rPr>
          <w:rFonts w:ascii="Times New Roman" w:hAnsi="Times New Roman" w:cs="Times New Roman"/>
          <w:i/>
          <w:iCs/>
          <w:lang w:val="id-ID"/>
        </w:rPr>
        <w:t>ing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 Unit) </w:t>
      </w:r>
      <w:r w:rsidRPr="002364B8">
        <w:rPr>
          <w:rFonts w:ascii="Times New Roman" w:hAnsi="Times New Roman" w:cs="Times New Roman"/>
          <w:lang w:val="id-ID"/>
        </w:rPr>
        <w:t xml:space="preserve">yang sangat cepat dalam hal melakukan operasi matrik. Berdasarkan kelebihan ini, penulis memilih menggunakan pendekatan 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deep learning </w:t>
      </w:r>
      <w:r w:rsidRPr="002364B8">
        <w:rPr>
          <w:rFonts w:ascii="Times New Roman" w:hAnsi="Times New Roman" w:cs="Times New Roman"/>
          <w:lang w:val="id-ID"/>
        </w:rPr>
        <w:t xml:space="preserve">dengan arsitektur jaringan 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siamese </w:t>
      </w:r>
      <w:r w:rsidRPr="002364B8">
        <w:rPr>
          <w:rFonts w:ascii="Times New Roman" w:hAnsi="Times New Roman" w:cs="Times New Roman"/>
          <w:lang w:val="id-ID"/>
        </w:rPr>
        <w:t>dalam melakukan penelitian verifikasi kemiripan wajah</w:t>
      </w:r>
      <w:r w:rsidR="00745CC0" w:rsidRPr="002364B8">
        <w:rPr>
          <w:rFonts w:ascii="Times New Roman" w:hAnsi="Times New Roman" w:cs="Times New Roman"/>
          <w:i/>
          <w:iCs/>
          <w:lang w:val="id-ID"/>
        </w:rPr>
        <w:t>.</w:t>
      </w:r>
    </w:p>
    <w:p w14:paraId="5885AFFC" w14:textId="268A93EA" w:rsidR="001E681F" w:rsidRPr="002364B8" w:rsidRDefault="00596F7F" w:rsidP="00BD14AC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Cs/>
          <w:lang w:val="id-ID"/>
        </w:rPr>
      </w:pPr>
      <w:r w:rsidRPr="002364B8">
        <w:rPr>
          <w:rFonts w:ascii="Times New Roman" w:hAnsi="Times New Roman" w:cs="Times New Roman"/>
          <w:bCs/>
          <w:lang w:val="id-ID"/>
        </w:rPr>
        <w:lastRenderedPageBreak/>
        <w:t>Penelitian</w:t>
      </w:r>
      <w:r w:rsidR="00C76A68" w:rsidRPr="002364B8">
        <w:rPr>
          <w:rFonts w:ascii="Times New Roman" w:hAnsi="Times New Roman" w:cs="Times New Roman"/>
          <w:bCs/>
          <w:lang w:val="id-ID"/>
        </w:rPr>
        <w:t xml:space="preserve"> verifikasi wajah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0C7163" w:rsidRPr="002364B8">
        <w:rPr>
          <w:rFonts w:ascii="Times New Roman" w:hAnsi="Times New Roman" w:cs="Times New Roman"/>
          <w:bCs/>
          <w:lang w:val="id-ID"/>
        </w:rPr>
        <w:t xml:space="preserve">dengan 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pendekatan </w:t>
      </w:r>
      <w:r w:rsidR="00C76A68" w:rsidRPr="002364B8">
        <w:rPr>
          <w:rFonts w:ascii="Times New Roman" w:hAnsi="Times New Roman" w:cs="Times New Roman"/>
          <w:bCs/>
          <w:lang w:val="id-ID"/>
        </w:rPr>
        <w:t xml:space="preserve">ANN </w:t>
      </w:r>
      <w:r w:rsidR="000C7163" w:rsidRPr="002364B8">
        <w:rPr>
          <w:rFonts w:ascii="Times New Roman" w:hAnsi="Times New Roman" w:cs="Times New Roman"/>
          <w:bCs/>
          <w:lang w:val="id-ID"/>
        </w:rPr>
        <w:t xml:space="preserve">juga </w:t>
      </w:r>
      <w:r w:rsidRPr="002364B8">
        <w:rPr>
          <w:rFonts w:ascii="Times New Roman" w:hAnsi="Times New Roman" w:cs="Times New Roman"/>
          <w:bCs/>
          <w:lang w:val="id-ID"/>
        </w:rPr>
        <w:t>telah dilakukan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 oleh beberapa orang</w:t>
      </w:r>
      <w:r w:rsidRPr="002364B8">
        <w:rPr>
          <w:rFonts w:ascii="Times New Roman" w:hAnsi="Times New Roman" w:cs="Times New Roman"/>
          <w:bCs/>
          <w:lang w:val="id-ID"/>
        </w:rPr>
        <w:t xml:space="preserve"> sebelumnya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 seperti </w:t>
      </w:r>
      <w:r w:rsidR="007561FE" w:rsidRPr="002364B8">
        <w:rPr>
          <w:rFonts w:ascii="Times New Roman" w:hAnsi="Times New Roman" w:cs="Times New Roman"/>
          <w:bCs/>
          <w:lang w:val="id-ID"/>
        </w:rPr>
        <w:t>Dimas Achmad Akbar Kusuma</w:t>
      </w:r>
      <w:r w:rsidR="000C7163" w:rsidRPr="002364B8">
        <w:rPr>
          <w:rFonts w:ascii="Times New Roman" w:hAnsi="Times New Roman" w:cs="Times New Roman"/>
          <w:bCs/>
          <w:lang w:val="id-ID"/>
        </w:rPr>
        <w:t xml:space="preserve"> berjudul Verifikasi Citra Wajah Menggunakan Metode </w:t>
      </w:r>
      <w:r w:rsidR="000C7163" w:rsidRPr="002364B8">
        <w:rPr>
          <w:rFonts w:ascii="Times New Roman" w:hAnsi="Times New Roman" w:cs="Times New Roman"/>
          <w:bCs/>
          <w:i/>
          <w:iCs/>
          <w:lang w:val="id-ID"/>
        </w:rPr>
        <w:t xml:space="preserve">Discrete Cosine Transform </w:t>
      </w:r>
      <w:r w:rsidR="000C7163" w:rsidRPr="002364B8">
        <w:rPr>
          <w:rFonts w:ascii="Times New Roman" w:hAnsi="Times New Roman" w:cs="Times New Roman"/>
          <w:bCs/>
          <w:lang w:val="id-ID"/>
        </w:rPr>
        <w:t xml:space="preserve">Untuk Aplikasi Login </w:t>
      </w:r>
      <w:r w:rsidR="000C7163" w:rsidRPr="002364B8">
        <w:rPr>
          <w:rFonts w:ascii="Times New Roman" w:hAnsi="Times New Roman" w:cs="Times New Roman"/>
          <w:bCs/>
          <w:lang w:val="id-ID"/>
        </w:rPr>
        <w:fldChar w:fldCharType="begin" w:fldLock="1"/>
      </w:r>
      <w:r w:rsidR="000C7163" w:rsidRPr="002364B8">
        <w:rPr>
          <w:rFonts w:ascii="Times New Roman" w:hAnsi="Times New Roman" w:cs="Times New Roman"/>
          <w:bCs/>
          <w:lang w:val="id-ID"/>
        </w:rPr>
        <w:instrText>ADDIN CSL_CITATION {"citationItems":[{"id":"ITEM-1","itemData":{"abstract":"ΕΙΣ ΤΟΝ ΑΙΩΝΑ","author":[{"dropping-particle":"","family":"Kusuma","given":"Dimas Achmad Akbar","non-dropping-particle":"","parse-names":false,"suffix":""},{"dropping-particle":"","family":"Ardilla","given":"Fernando","non-dropping-particle":"","parse-names":false,"suffix":""},{"dropping-particle":"","family":"Dewantara","given":"Bima Sena Bayu","non-dropping-particle":"","parse-names":false,"suffix":""}],"container-title":"Industrial Electronics Seminar","id":"ITEM-1","issue":"5","issued":{"date-parts":[["2011"]]},"page":"55","title":"Verifikasi Citra Wajah Menggunakan Metode Discrete Cosine Transform Untuk Aplikasi Login","type":"article-journal","volume":"8"},"uris":["http://www.mendeley.com/documents/?uuid=64062ff6-aeeb-44f1-8d43-af077005e189"]}],"mendeley":{"formattedCitation":"(Kusuma, Ardilla, &amp; Dewantara, 2011)","plainTextFormattedCitation":"(Kusuma, Ardilla, &amp; Dewantara, 2011)"},"properties":{"noteIndex":0},"schema":"https://github.com/citation-style-language/schema/raw/master/csl-citation.json"}</w:instrText>
      </w:r>
      <w:r w:rsidR="000C7163" w:rsidRPr="002364B8">
        <w:rPr>
          <w:rFonts w:ascii="Times New Roman" w:hAnsi="Times New Roman" w:cs="Times New Roman"/>
          <w:bCs/>
          <w:lang w:val="id-ID"/>
        </w:rPr>
        <w:fldChar w:fldCharType="separate"/>
      </w:r>
      <w:r w:rsidR="000C7163" w:rsidRPr="002364B8">
        <w:rPr>
          <w:rFonts w:ascii="Times New Roman" w:hAnsi="Times New Roman" w:cs="Times New Roman"/>
          <w:bCs/>
          <w:noProof/>
          <w:lang w:val="id-ID"/>
        </w:rPr>
        <w:t>(Kusuma, Ardilla, &amp; Dewantara, 2011)</w:t>
      </w:r>
      <w:r w:rsidR="000C7163" w:rsidRPr="002364B8">
        <w:rPr>
          <w:rFonts w:ascii="Times New Roman" w:hAnsi="Times New Roman" w:cs="Times New Roman"/>
          <w:bCs/>
          <w:lang w:val="id-ID"/>
        </w:rPr>
        <w:fldChar w:fldCharType="end"/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. Dalam penelitian tersebut ekstraksi fitur yang dilakukan menggunakan metode </w:t>
      </w:r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 xml:space="preserve">Discrete </w:t>
      </w:r>
      <w:r w:rsidR="0016369D" w:rsidRPr="002364B8">
        <w:rPr>
          <w:rFonts w:ascii="Times New Roman" w:hAnsi="Times New Roman" w:cs="Times New Roman"/>
          <w:bCs/>
          <w:i/>
          <w:iCs/>
          <w:lang w:val="id-ID"/>
        </w:rPr>
        <w:t>C</w:t>
      </w:r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>osine Transform</w:t>
      </w:r>
      <w:r w:rsidR="00CC53ED" w:rsidRPr="002364B8">
        <w:rPr>
          <w:rFonts w:ascii="Times New Roman" w:hAnsi="Times New Roman" w:cs="Times New Roman"/>
          <w:bCs/>
          <w:i/>
          <w:iCs/>
          <w:lang w:val="id-ID"/>
        </w:rPr>
        <w:t>,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7561FE" w:rsidRPr="002364B8">
        <w:rPr>
          <w:rFonts w:ascii="Times New Roman" w:hAnsi="Times New Roman" w:cs="Times New Roman"/>
          <w:bCs/>
          <w:lang w:val="id-ID"/>
        </w:rPr>
        <w:t>lalu hasil fitur yang telah diekstrak dari beberapa sam</w:t>
      </w:r>
      <w:r w:rsidR="00CC53ED" w:rsidRPr="002364B8">
        <w:rPr>
          <w:rFonts w:ascii="Times New Roman" w:hAnsi="Times New Roman" w:cs="Times New Roman"/>
          <w:bCs/>
          <w:lang w:val="id-ID"/>
        </w:rPr>
        <w:t>pel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 gambar wajah akan disimpan dalam file </w:t>
      </w:r>
      <w:r w:rsidR="0016369D" w:rsidRPr="002364B8">
        <w:rPr>
          <w:rFonts w:ascii="Times New Roman" w:hAnsi="Times New Roman" w:cs="Times New Roman"/>
          <w:bCs/>
          <w:lang w:val="id-ID"/>
        </w:rPr>
        <w:t>kemudian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 di</w:t>
      </w:r>
      <w:r w:rsidR="0016369D" w:rsidRPr="002364B8">
        <w:rPr>
          <w:rFonts w:ascii="Times New Roman" w:hAnsi="Times New Roman" w:cs="Times New Roman"/>
          <w:bCs/>
          <w:lang w:val="id-ID"/>
        </w:rPr>
        <w:t>latih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CC53ED" w:rsidRPr="002364B8">
        <w:rPr>
          <w:rFonts w:ascii="Times New Roman" w:hAnsi="Times New Roman" w:cs="Times New Roman"/>
          <w:bCs/>
          <w:lang w:val="id-ID"/>
        </w:rPr>
        <w:t>menggunakan fungsi MSE (</w:t>
      </w:r>
      <w:r w:rsidR="00CC53ED" w:rsidRPr="002364B8">
        <w:rPr>
          <w:rFonts w:ascii="Times New Roman" w:hAnsi="Times New Roman" w:cs="Times New Roman"/>
          <w:bCs/>
          <w:i/>
          <w:iCs/>
          <w:lang w:val="id-ID"/>
        </w:rPr>
        <w:t>Mean Squared Error</w:t>
      </w:r>
      <w:r w:rsidR="00CC53ED" w:rsidRPr="002364B8">
        <w:rPr>
          <w:rFonts w:ascii="Times New Roman" w:hAnsi="Times New Roman" w:cs="Times New Roman"/>
          <w:bCs/>
          <w:lang w:val="id-ID"/>
        </w:rPr>
        <w:t>)</w:t>
      </w:r>
      <w:r w:rsidR="0016369D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0733BA" w:rsidRPr="002364B8">
        <w:rPr>
          <w:rFonts w:ascii="Times New Roman" w:hAnsi="Times New Roman" w:cs="Times New Roman"/>
          <w:bCs/>
          <w:lang w:val="id-ID"/>
        </w:rPr>
        <w:t>untuk mempelajari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nilai parameter yang optimal pada arsitektur ANN yang digunakan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, namun tidak dijelaskan apakah penelitian tersebut menggunakan arsitektur </w:t>
      </w:r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 xml:space="preserve">deep learning </w:t>
      </w:r>
      <w:r w:rsidR="007561FE" w:rsidRPr="002364B8">
        <w:rPr>
          <w:rFonts w:ascii="Times New Roman" w:hAnsi="Times New Roman" w:cs="Times New Roman"/>
          <w:bCs/>
          <w:lang w:val="id-ID"/>
        </w:rPr>
        <w:t>dalam arsitektur jaringannya</w:t>
      </w:r>
      <w:r w:rsidR="00885B0C" w:rsidRPr="002364B8">
        <w:rPr>
          <w:rFonts w:ascii="Times New Roman" w:hAnsi="Times New Roman" w:cs="Times New Roman"/>
          <w:bCs/>
          <w:lang w:val="id-ID"/>
        </w:rPr>
        <w:t>.</w:t>
      </w:r>
      <w:r w:rsidR="000733BA" w:rsidRPr="002364B8">
        <w:rPr>
          <w:rFonts w:ascii="Times New Roman" w:hAnsi="Times New Roman" w:cs="Times New Roman"/>
          <w:bCs/>
          <w:lang w:val="id-ID"/>
        </w:rPr>
        <w:t xml:space="preserve"> Data latih penelitian tersebut menggunakan data yang dikumpulkan secara mandiri yang terdiri dari 10 individu dengan masing-masing individu memiliki 10 gambar dengan pose dan kemiringan serta gaya yang berbeda-beda sehingga total dataset sebanyak 100 gambar. Melatih jaringan dengan </w:t>
      </w:r>
      <w:r w:rsidR="000733BA" w:rsidRPr="002364B8">
        <w:rPr>
          <w:rFonts w:ascii="Times New Roman" w:hAnsi="Times New Roman" w:cs="Times New Roman"/>
          <w:bCs/>
          <w:i/>
          <w:iCs/>
          <w:lang w:val="id-ID"/>
        </w:rPr>
        <w:t>dataset</w:t>
      </w:r>
      <w:r w:rsidR="000733BA" w:rsidRPr="002364B8">
        <w:rPr>
          <w:rFonts w:ascii="Times New Roman" w:hAnsi="Times New Roman" w:cs="Times New Roman"/>
          <w:bCs/>
          <w:lang w:val="id-ID"/>
        </w:rPr>
        <w:t xml:space="preserve"> yang terbatas dapat menyebabkan generalisasi yang tidak baik ketika diuji pada data baru karena sedikitnya fitur wajah yang dipelajari.</w:t>
      </w:r>
      <w:r w:rsidR="00885B0C" w:rsidRPr="002364B8">
        <w:rPr>
          <w:rFonts w:ascii="Times New Roman" w:hAnsi="Times New Roman" w:cs="Times New Roman"/>
          <w:bCs/>
          <w:lang w:val="id-ID"/>
        </w:rPr>
        <w:t xml:space="preserve"> S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elain itu fungsi MSE bukanlah fungsi </w:t>
      </w:r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 xml:space="preserve">dimensionality reduction 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karena </w:t>
      </w:r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>output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dari </w:t>
      </w:r>
      <w:r w:rsidR="00D85962" w:rsidRPr="002364B8">
        <w:rPr>
          <w:rFonts w:ascii="Times New Roman" w:hAnsi="Times New Roman" w:cs="Times New Roman"/>
          <w:bCs/>
          <w:lang w:val="id-ID"/>
        </w:rPr>
        <w:t>fungsi tersebut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adalah nilai skalar yang akan digunakan untuk membandingkan antara</w:t>
      </w:r>
      <w:r w:rsidR="009C06CE" w:rsidRPr="002364B8">
        <w:rPr>
          <w:rFonts w:ascii="Times New Roman" w:hAnsi="Times New Roman" w:cs="Times New Roman"/>
          <w:bCs/>
          <w:lang w:val="id-ID"/>
        </w:rPr>
        <w:t xml:space="preserve"> nilai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9C06CE" w:rsidRPr="002364B8">
        <w:rPr>
          <w:rFonts w:ascii="Times New Roman" w:hAnsi="Times New Roman" w:cs="Times New Roman"/>
          <w:bCs/>
          <w:i/>
          <w:iCs/>
          <w:lang w:val="id-ID"/>
        </w:rPr>
        <w:t>output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dengan nilai sebenarnya</w:t>
      </w:r>
      <w:r w:rsidR="001946C5" w:rsidRPr="002364B8">
        <w:rPr>
          <w:rFonts w:ascii="Times New Roman" w:hAnsi="Times New Roman" w:cs="Times New Roman"/>
          <w:bCs/>
          <w:lang w:val="id-ID"/>
        </w:rPr>
        <w:t xml:space="preserve"> (</w:t>
      </w:r>
      <w:r w:rsidR="000733BA" w:rsidRPr="002364B8">
        <w:rPr>
          <w:rFonts w:ascii="Times New Roman" w:hAnsi="Times New Roman" w:cs="Times New Roman"/>
          <w:bCs/>
          <w:lang w:val="id-ID"/>
        </w:rPr>
        <w:t>label</w:t>
      </w:r>
      <w:r w:rsidR="001946C5" w:rsidRPr="002364B8">
        <w:rPr>
          <w:rFonts w:ascii="Times New Roman" w:hAnsi="Times New Roman" w:cs="Times New Roman"/>
          <w:bCs/>
          <w:lang w:val="id-ID"/>
        </w:rPr>
        <w:t>)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sehingga fungsi tersebut tidak </w:t>
      </w:r>
      <w:r w:rsidR="001E681F" w:rsidRPr="002364B8">
        <w:rPr>
          <w:rFonts w:ascii="Times New Roman" w:hAnsi="Times New Roman" w:cs="Times New Roman"/>
          <w:bCs/>
          <w:lang w:val="id-ID"/>
        </w:rPr>
        <w:t>mempelajari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sebuah </w:t>
      </w:r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>embedding</w:t>
      </w:r>
      <w:r w:rsidR="001E681F" w:rsidRPr="002364B8">
        <w:rPr>
          <w:rFonts w:ascii="Times New Roman" w:hAnsi="Times New Roman" w:cs="Times New Roman"/>
          <w:bCs/>
          <w:i/>
          <w:iCs/>
          <w:lang w:val="id-ID"/>
        </w:rPr>
        <w:t>.</w:t>
      </w:r>
    </w:p>
    <w:p w14:paraId="09F360EE" w14:textId="3CBA425F" w:rsidR="000D58DE" w:rsidRPr="00DC1FB1" w:rsidRDefault="002364B8" w:rsidP="00DC1FB1">
      <w:pPr>
        <w:pStyle w:val="ListParagraph"/>
        <w:spacing w:before="240" w:line="360" w:lineRule="auto"/>
        <w:ind w:left="567" w:firstLine="720"/>
        <w:jc w:val="both"/>
        <w:rPr>
          <w:rFonts w:ascii="Times New Roman" w:hAnsi="Times New Roman" w:cs="Times New Roman"/>
          <w:bCs/>
          <w:lang w:val="en-US"/>
        </w:rPr>
      </w:pPr>
      <w:r>
        <w:rPr>
          <w:rFonts w:ascii="Times New Roman" w:hAnsi="Times New Roman" w:cs="Times New Roman"/>
          <w:bCs/>
          <w:lang w:val="en-US"/>
        </w:rPr>
        <w:t>Fungsi yang dapat melatih jaringan dengan objektif mempelajari</w:t>
      </w:r>
      <w:r w:rsidR="001E681F" w:rsidRPr="002364B8">
        <w:rPr>
          <w:rFonts w:ascii="Times New Roman" w:hAnsi="Times New Roman" w:cs="Times New Roman"/>
          <w:bCs/>
          <w:lang w:val="id-ID"/>
        </w:rPr>
        <w:t xml:space="preserve"> </w:t>
      </w:r>
      <w:r>
        <w:rPr>
          <w:rFonts w:ascii="Times New Roman" w:hAnsi="Times New Roman" w:cs="Times New Roman"/>
          <w:bCs/>
          <w:lang w:val="en-US"/>
        </w:rPr>
        <w:t>dimensi gambar yang tinggi menjadi dimensi yang rendah (</w:t>
      </w:r>
      <w:r>
        <w:rPr>
          <w:rFonts w:ascii="Times New Roman" w:hAnsi="Times New Roman" w:cs="Times New Roman"/>
          <w:bCs/>
          <w:i/>
          <w:iCs/>
          <w:lang w:val="en-US"/>
        </w:rPr>
        <w:t>dimensionality reduction</w:t>
      </w:r>
      <w:r>
        <w:rPr>
          <w:rFonts w:ascii="Times New Roman" w:hAnsi="Times New Roman" w:cs="Times New Roman"/>
          <w:bCs/>
          <w:lang w:val="en-US"/>
        </w:rPr>
        <w:t>) sangat diperlukan pada kasus verifikasi wajah</w:t>
      </w:r>
      <w:r w:rsidR="0001734A">
        <w:rPr>
          <w:rFonts w:ascii="Times New Roman" w:hAnsi="Times New Roman" w:cs="Times New Roman"/>
          <w:bCs/>
          <w:lang w:val="en-US"/>
        </w:rPr>
        <w:t>.</w:t>
      </w:r>
      <w:r w:rsidR="00331C6A">
        <w:rPr>
          <w:rFonts w:ascii="Times New Roman" w:hAnsi="Times New Roman" w:cs="Times New Roman"/>
          <w:bCs/>
          <w:lang w:val="en-US"/>
        </w:rPr>
        <w:t xml:space="preserve"> Karena kasus verifikasi wajah adalah proses pencocokkan antar dua gambar sehingga representasi fitur</w:t>
      </w:r>
      <w:r w:rsidR="00B37B7B">
        <w:rPr>
          <w:rFonts w:ascii="Times New Roman" w:hAnsi="Times New Roman" w:cs="Times New Roman"/>
          <w:bCs/>
          <w:lang w:val="en-US"/>
        </w:rPr>
        <w:t xml:space="preserve"> (</w:t>
      </w:r>
      <w:r w:rsidR="00B37B7B">
        <w:rPr>
          <w:rFonts w:ascii="Times New Roman" w:hAnsi="Times New Roman" w:cs="Times New Roman"/>
          <w:bCs/>
          <w:i/>
          <w:iCs/>
          <w:lang w:val="en-US"/>
        </w:rPr>
        <w:t>embedding</w:t>
      </w:r>
      <w:r w:rsidR="00B37B7B">
        <w:rPr>
          <w:rFonts w:ascii="Times New Roman" w:hAnsi="Times New Roman" w:cs="Times New Roman"/>
          <w:bCs/>
          <w:lang w:val="en-US"/>
        </w:rPr>
        <w:t>)</w:t>
      </w:r>
      <w:r w:rsidR="00331C6A">
        <w:rPr>
          <w:rFonts w:ascii="Times New Roman" w:hAnsi="Times New Roman" w:cs="Times New Roman"/>
          <w:bCs/>
          <w:lang w:val="en-US"/>
        </w:rPr>
        <w:t xml:space="preserve"> dari kedua gambar tersebut harus benar-benar optimal. </w:t>
      </w:r>
      <w:r w:rsidR="00B37B7B">
        <w:rPr>
          <w:rFonts w:ascii="Times New Roman" w:hAnsi="Times New Roman" w:cs="Times New Roman"/>
          <w:bCs/>
          <w:lang w:val="en-US"/>
        </w:rPr>
        <w:t xml:space="preserve">Karena keadaan inilah fungsi yang dapat mempelajari </w:t>
      </w:r>
      <w:r w:rsidR="00B37B7B">
        <w:rPr>
          <w:rFonts w:ascii="Times New Roman" w:hAnsi="Times New Roman" w:cs="Times New Roman"/>
          <w:bCs/>
          <w:i/>
          <w:iCs/>
          <w:lang w:val="en-US"/>
        </w:rPr>
        <w:t xml:space="preserve">embedding </w:t>
      </w:r>
      <w:r w:rsidR="000D58DE">
        <w:rPr>
          <w:rFonts w:ascii="Times New Roman" w:hAnsi="Times New Roman" w:cs="Times New Roman"/>
          <w:bCs/>
          <w:lang w:val="en-US"/>
        </w:rPr>
        <w:t>sangat</w:t>
      </w:r>
      <w:r w:rsidR="00B37B7B">
        <w:rPr>
          <w:rFonts w:ascii="Times New Roman" w:hAnsi="Times New Roman" w:cs="Times New Roman"/>
          <w:bCs/>
          <w:lang w:val="en-US"/>
        </w:rPr>
        <w:t xml:space="preserve"> dibutuhkan.</w:t>
      </w:r>
      <w:r w:rsidR="00DC1FB1">
        <w:rPr>
          <w:rFonts w:ascii="Times New Roman" w:hAnsi="Times New Roman" w:cs="Times New Roman"/>
          <w:bCs/>
          <w:lang w:val="en-US"/>
        </w:rPr>
        <w:t xml:space="preserve"> </w:t>
      </w:r>
      <w:r w:rsidR="00476810" w:rsidRPr="00DC1FB1">
        <w:rPr>
          <w:rFonts w:ascii="Times New Roman" w:hAnsi="Times New Roman" w:cs="Times New Roman"/>
          <w:bCs/>
          <w:lang w:val="en-US"/>
        </w:rPr>
        <w:t xml:space="preserve">Dengan demikian, </w:t>
      </w:r>
      <w:r w:rsidR="000D58DE" w:rsidRPr="00DC1FB1">
        <w:rPr>
          <w:rFonts w:ascii="Times New Roman" w:hAnsi="Times New Roman" w:cs="Times New Roman"/>
          <w:bCs/>
          <w:lang w:val="en-US"/>
        </w:rPr>
        <w:t xml:space="preserve">dilakukan </w:t>
      </w:r>
      <w:r w:rsidR="00C6056B" w:rsidRPr="00DC1FB1">
        <w:rPr>
          <w:rFonts w:ascii="Times New Roman" w:hAnsi="Times New Roman" w:cs="Times New Roman"/>
          <w:bCs/>
          <w:lang w:val="en-US"/>
        </w:rPr>
        <w:t>penelitian dengan metode</w:t>
      </w:r>
      <w:r w:rsidR="009846CD" w:rsidRPr="00DC1FB1">
        <w:rPr>
          <w:rFonts w:ascii="Times New Roman" w:hAnsi="Times New Roman" w:cs="Times New Roman"/>
          <w:bCs/>
          <w:lang w:val="en-US"/>
        </w:rPr>
        <w:t xml:space="preserve"> </w:t>
      </w:r>
      <w:r w:rsidR="009846CD" w:rsidRPr="00DC1FB1">
        <w:rPr>
          <w:rFonts w:ascii="Times New Roman" w:hAnsi="Times New Roman" w:cs="Times New Roman"/>
          <w:bCs/>
          <w:i/>
          <w:iCs/>
          <w:lang w:val="en-US"/>
        </w:rPr>
        <w:t>deep learning</w:t>
      </w:r>
      <w:r w:rsidR="009846CD" w:rsidRPr="00DC1FB1">
        <w:rPr>
          <w:rFonts w:ascii="Times New Roman" w:hAnsi="Times New Roman" w:cs="Times New Roman"/>
          <w:bCs/>
          <w:lang w:val="en-US"/>
        </w:rPr>
        <w:t xml:space="preserve"> </w:t>
      </w:r>
      <w:r w:rsidR="00C6056B" w:rsidRPr="00DC1FB1">
        <w:rPr>
          <w:rFonts w:ascii="Times New Roman" w:hAnsi="Times New Roman" w:cs="Times New Roman"/>
          <w:bCs/>
          <w:lang w:val="en-US"/>
        </w:rPr>
        <w:t>menggunakan</w:t>
      </w:r>
      <w:r w:rsidR="009846CD" w:rsidRPr="00DC1FB1">
        <w:rPr>
          <w:rFonts w:ascii="Times New Roman" w:hAnsi="Times New Roman" w:cs="Times New Roman"/>
          <w:bCs/>
          <w:lang w:val="en-US"/>
        </w:rPr>
        <w:t xml:space="preserve"> a</w:t>
      </w:r>
      <w:r w:rsidR="000D58DE" w:rsidRPr="00DC1FB1">
        <w:rPr>
          <w:rFonts w:ascii="Times New Roman" w:hAnsi="Times New Roman" w:cs="Times New Roman"/>
          <w:bCs/>
          <w:lang w:val="en-US"/>
        </w:rPr>
        <w:t xml:space="preserve">rsitektur jaringan </w:t>
      </w:r>
      <w:r w:rsidR="000D58DE" w:rsidRPr="00DC1FB1">
        <w:rPr>
          <w:rFonts w:ascii="Times New Roman" w:hAnsi="Times New Roman" w:cs="Times New Roman"/>
          <w:bCs/>
          <w:i/>
          <w:iCs/>
          <w:lang w:val="en-US"/>
        </w:rPr>
        <w:t xml:space="preserve">Siamese </w:t>
      </w:r>
      <w:r w:rsidR="000D58DE" w:rsidRPr="00DC1FB1">
        <w:rPr>
          <w:rFonts w:ascii="Times New Roman" w:hAnsi="Times New Roman" w:cs="Times New Roman"/>
          <w:bCs/>
          <w:lang w:val="en-US"/>
        </w:rPr>
        <w:t xml:space="preserve">yang dilatih dengan fungsi </w:t>
      </w:r>
      <w:r w:rsidR="000D58DE" w:rsidRPr="00DC1FB1">
        <w:rPr>
          <w:rFonts w:ascii="Times New Roman" w:hAnsi="Times New Roman" w:cs="Times New Roman"/>
          <w:bCs/>
          <w:i/>
          <w:iCs/>
          <w:lang w:val="en-US"/>
        </w:rPr>
        <w:t xml:space="preserve">triplet loss </w:t>
      </w:r>
      <w:r w:rsidR="000D58DE" w:rsidRPr="00DC1FB1">
        <w:rPr>
          <w:rFonts w:ascii="Times New Roman" w:hAnsi="Times New Roman" w:cs="Times New Roman"/>
          <w:bCs/>
          <w:lang w:val="en-US"/>
        </w:rPr>
        <w:t>untuk memp</w:t>
      </w:r>
      <w:r w:rsidR="00AE2700" w:rsidRPr="00DC1FB1">
        <w:rPr>
          <w:rFonts w:ascii="Times New Roman" w:hAnsi="Times New Roman" w:cs="Times New Roman"/>
          <w:bCs/>
          <w:lang w:val="en-US"/>
        </w:rPr>
        <w:t>e</w:t>
      </w:r>
      <w:r w:rsidR="000D58DE" w:rsidRPr="00DC1FB1">
        <w:rPr>
          <w:rFonts w:ascii="Times New Roman" w:hAnsi="Times New Roman" w:cs="Times New Roman"/>
          <w:bCs/>
          <w:lang w:val="en-US"/>
        </w:rPr>
        <w:t>l</w:t>
      </w:r>
      <w:r w:rsidR="00AE2700" w:rsidRPr="00DC1FB1">
        <w:rPr>
          <w:rFonts w:ascii="Times New Roman" w:hAnsi="Times New Roman" w:cs="Times New Roman"/>
          <w:bCs/>
          <w:lang w:val="en-US"/>
        </w:rPr>
        <w:t>a</w:t>
      </w:r>
      <w:r w:rsidR="000D58DE" w:rsidRPr="00DC1FB1">
        <w:rPr>
          <w:rFonts w:ascii="Times New Roman" w:hAnsi="Times New Roman" w:cs="Times New Roman"/>
          <w:bCs/>
          <w:lang w:val="en-US"/>
        </w:rPr>
        <w:t xml:space="preserve">jari </w:t>
      </w:r>
      <w:r w:rsidR="000D58DE" w:rsidRPr="00DC1FB1">
        <w:rPr>
          <w:rFonts w:ascii="Times New Roman" w:hAnsi="Times New Roman" w:cs="Times New Roman"/>
          <w:bCs/>
          <w:i/>
          <w:iCs/>
          <w:lang w:val="en-US"/>
        </w:rPr>
        <w:t xml:space="preserve">embedding </w:t>
      </w:r>
      <w:r w:rsidR="000D58DE" w:rsidRPr="00DC1FB1">
        <w:rPr>
          <w:rFonts w:ascii="Times New Roman" w:hAnsi="Times New Roman" w:cs="Times New Roman"/>
          <w:bCs/>
          <w:lang w:val="en-US"/>
        </w:rPr>
        <w:t>pada gambar</w:t>
      </w:r>
      <w:r w:rsidR="009846CD" w:rsidRPr="00DC1FB1">
        <w:rPr>
          <w:rFonts w:ascii="Times New Roman" w:hAnsi="Times New Roman" w:cs="Times New Roman"/>
          <w:bCs/>
          <w:lang w:val="en-US"/>
        </w:rPr>
        <w:t>.</w:t>
      </w:r>
    </w:p>
    <w:p w14:paraId="2561EF39" w14:textId="574D2E47" w:rsidR="00576E16" w:rsidRDefault="00576E16" w:rsidP="001E681F">
      <w:pPr>
        <w:pStyle w:val="ListParagraph"/>
        <w:spacing w:before="240" w:line="360" w:lineRule="auto"/>
        <w:ind w:left="567" w:firstLine="720"/>
        <w:jc w:val="both"/>
        <w:rPr>
          <w:rFonts w:ascii="Times New Roman" w:hAnsi="Times New Roman" w:cs="Times New Roman"/>
          <w:bCs/>
          <w:lang w:val="en-US"/>
        </w:rPr>
      </w:pPr>
    </w:p>
    <w:p w14:paraId="46F532CF" w14:textId="77777777" w:rsidR="00DC1FB1" w:rsidRPr="000D58DE" w:rsidRDefault="00DC1FB1" w:rsidP="001E681F">
      <w:pPr>
        <w:pStyle w:val="ListParagraph"/>
        <w:spacing w:before="240" w:line="360" w:lineRule="auto"/>
        <w:ind w:left="567" w:firstLine="720"/>
        <w:jc w:val="both"/>
        <w:rPr>
          <w:rFonts w:ascii="Times New Roman" w:hAnsi="Times New Roman" w:cs="Times New Roman"/>
          <w:bCs/>
          <w:lang w:val="en-US"/>
        </w:rPr>
      </w:pPr>
    </w:p>
    <w:p w14:paraId="1FA10B23" w14:textId="5D696EDF" w:rsidR="00563B4C" w:rsidRPr="002364B8" w:rsidRDefault="00832B46" w:rsidP="00FF7807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lang w:val="id-ID"/>
        </w:rPr>
        <w:lastRenderedPageBreak/>
        <w:t>Rumusan Masalah</w:t>
      </w:r>
    </w:p>
    <w:p w14:paraId="14F4AD08" w14:textId="6335BD03" w:rsidR="002F66BB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lang w:val="id-ID"/>
        </w:rPr>
        <w:t xml:space="preserve">Dari pemaparan latar belakang diatas, maka permasalahan yang ingin penulis teliti adalah Verifikasi Kemiripan Wajah Menggunakan </w:t>
      </w:r>
      <w:r w:rsidRPr="002364B8">
        <w:rPr>
          <w:rFonts w:ascii="Times New Roman" w:hAnsi="Times New Roman" w:cs="Times New Roman"/>
          <w:i/>
          <w:iCs/>
          <w:lang w:val="id-ID"/>
        </w:rPr>
        <w:t>Deep Learning</w:t>
      </w:r>
      <w:r w:rsidRPr="002364B8">
        <w:rPr>
          <w:rFonts w:ascii="Times New Roman" w:hAnsi="Times New Roman" w:cs="Times New Roman"/>
          <w:lang w:val="id-ID"/>
        </w:rPr>
        <w:t xml:space="preserve"> Dengan Arsitektur Jaringan </w:t>
      </w:r>
      <w:r w:rsidRPr="002364B8">
        <w:rPr>
          <w:rFonts w:ascii="Times New Roman" w:hAnsi="Times New Roman" w:cs="Times New Roman"/>
          <w:i/>
          <w:iCs/>
          <w:lang w:val="id-ID"/>
        </w:rPr>
        <w:t>Siamese.</w:t>
      </w:r>
    </w:p>
    <w:p w14:paraId="4A718DA6" w14:textId="77777777" w:rsidR="00563B4C" w:rsidRPr="002364B8" w:rsidRDefault="00832B46" w:rsidP="00FF7807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lang w:val="id-ID"/>
        </w:rPr>
        <w:t>Batasan Masalah</w:t>
      </w:r>
    </w:p>
    <w:p w14:paraId="4F6D9E87" w14:textId="63F85F6C" w:rsidR="002F66BB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lang w:val="id-ID"/>
        </w:rPr>
        <w:t>Dari rumusan masalah diatas, penulis membatasi ruang lingkup masalah penelitian seperti berikut:</w:t>
      </w:r>
    </w:p>
    <w:p w14:paraId="3B6792EF" w14:textId="0BCAC690" w:rsidR="002F66BB" w:rsidRPr="002364B8" w:rsidRDefault="002F66BB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Arsitektur</w:t>
      </w:r>
      <w:r w:rsidR="00686A13" w:rsidRPr="002364B8">
        <w:rPr>
          <w:rFonts w:ascii="Times New Roman" w:hAnsi="Times New Roman" w:cs="Times New Roman"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 xml:space="preserve">yang akan </w:t>
      </w:r>
      <w:r w:rsidR="002B3157" w:rsidRPr="002364B8">
        <w:rPr>
          <w:rFonts w:ascii="Times New Roman" w:hAnsi="Times New Roman" w:cs="Times New Roman"/>
          <w:lang w:val="id-ID"/>
        </w:rPr>
        <w:t>dilatih</w:t>
      </w:r>
      <w:r w:rsidRPr="002364B8">
        <w:rPr>
          <w:rFonts w:ascii="Times New Roman" w:hAnsi="Times New Roman" w:cs="Times New Roman"/>
          <w:lang w:val="id-ID"/>
        </w:rPr>
        <w:t xml:space="preserve"> untuk melakukan verifikasi kemiripan wajah adalah</w:t>
      </w:r>
      <w:r w:rsidR="00686A13" w:rsidRPr="002364B8">
        <w:rPr>
          <w:rFonts w:ascii="Times New Roman" w:hAnsi="Times New Roman" w:cs="Times New Roman"/>
          <w:lang w:val="id-ID"/>
        </w:rPr>
        <w:t xml:space="preserve"> arsitektur jaringan</w:t>
      </w:r>
      <w:r w:rsidRPr="002364B8">
        <w:rPr>
          <w:rFonts w:ascii="Times New Roman" w:hAnsi="Times New Roman" w:cs="Times New Roman"/>
          <w:lang w:val="id-ID"/>
        </w:rPr>
        <w:t xml:space="preserve"> </w:t>
      </w:r>
      <w:r w:rsidRPr="002364B8">
        <w:rPr>
          <w:rFonts w:ascii="Times New Roman" w:hAnsi="Times New Roman" w:cs="Times New Roman"/>
          <w:i/>
          <w:iCs/>
          <w:lang w:val="id-ID"/>
        </w:rPr>
        <w:t>Siamese</w:t>
      </w:r>
      <w:r w:rsidR="00D04432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="00D04432" w:rsidRPr="002364B8">
        <w:rPr>
          <w:rFonts w:ascii="Times New Roman" w:hAnsi="Times New Roman" w:cs="Times New Roman"/>
          <w:lang w:val="id-ID"/>
        </w:rPr>
        <w:t>dengan</w:t>
      </w:r>
      <w:r w:rsidR="00686A13" w:rsidRPr="002364B8">
        <w:rPr>
          <w:rFonts w:ascii="Times New Roman" w:hAnsi="Times New Roman" w:cs="Times New Roman"/>
          <w:lang w:val="id-ID"/>
        </w:rPr>
        <w:t xml:space="preserve"> blok jaringan </w:t>
      </w:r>
      <w:r w:rsidR="00D04432" w:rsidRPr="002364B8">
        <w:rPr>
          <w:rFonts w:ascii="Times New Roman" w:hAnsi="Times New Roman" w:cs="Times New Roman"/>
          <w:lang w:val="id-ID"/>
        </w:rPr>
        <w:t>ResNet-50</w:t>
      </w:r>
      <w:r w:rsidR="002B3157" w:rsidRPr="002364B8">
        <w:rPr>
          <w:rFonts w:ascii="Times New Roman" w:hAnsi="Times New Roman" w:cs="Times New Roman"/>
          <w:lang w:val="id-ID"/>
        </w:rPr>
        <w:t xml:space="preserve"> yang telah dimodifikasi</w:t>
      </w:r>
      <w:r w:rsidRPr="002364B8">
        <w:rPr>
          <w:rFonts w:ascii="Times New Roman" w:hAnsi="Times New Roman" w:cs="Times New Roman"/>
          <w:i/>
          <w:iCs/>
          <w:lang w:val="id-ID"/>
        </w:rPr>
        <w:t>.</w:t>
      </w:r>
    </w:p>
    <w:p w14:paraId="3EB5A939" w14:textId="6CC24415" w:rsidR="002F66BB" w:rsidRPr="002364B8" w:rsidRDefault="002F66BB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Data</w:t>
      </w:r>
      <w:r w:rsidR="00D04432" w:rsidRPr="002364B8">
        <w:rPr>
          <w:rFonts w:ascii="Times New Roman" w:hAnsi="Times New Roman" w:cs="Times New Roman"/>
          <w:lang w:val="id-ID"/>
        </w:rPr>
        <w:t>set</w:t>
      </w:r>
      <w:r w:rsidRPr="002364B8">
        <w:rPr>
          <w:rFonts w:ascii="Times New Roman" w:hAnsi="Times New Roman" w:cs="Times New Roman"/>
          <w:lang w:val="id-ID"/>
        </w:rPr>
        <w:t xml:space="preserve"> yang </w:t>
      </w:r>
      <w:r w:rsidR="00D04432" w:rsidRPr="002364B8">
        <w:rPr>
          <w:rFonts w:ascii="Times New Roman" w:hAnsi="Times New Roman" w:cs="Times New Roman"/>
          <w:lang w:val="id-ID"/>
        </w:rPr>
        <w:t xml:space="preserve">digunakan dalam penelitian adalah </w:t>
      </w:r>
      <w:r w:rsidRPr="002364B8">
        <w:rPr>
          <w:rFonts w:ascii="Times New Roman" w:hAnsi="Times New Roman" w:cs="Times New Roman"/>
          <w:lang w:val="id-ID"/>
        </w:rPr>
        <w:t>file gambar dengan rincian sesuai yang dibutuhkan penulis.</w:t>
      </w:r>
    </w:p>
    <w:p w14:paraId="73BAD914" w14:textId="7C9F24BA" w:rsidR="00F26C72" w:rsidRPr="002364B8" w:rsidRDefault="00F26C72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Data latih pada penelitian ini menggunakan dataset VGG</w:t>
      </w:r>
      <w:r w:rsidR="008763CE" w:rsidRPr="002364B8">
        <w:rPr>
          <w:rFonts w:ascii="Times New Roman" w:hAnsi="Times New Roman" w:cs="Times New Roman"/>
          <w:lang w:val="id-ID"/>
        </w:rPr>
        <w:t xml:space="preserve"> </w:t>
      </w:r>
      <w:r w:rsidR="008763CE" w:rsidRPr="002364B8">
        <w:rPr>
          <w:rFonts w:ascii="Times New Roman" w:hAnsi="Times New Roman" w:cs="Times New Roman"/>
          <w:i/>
          <w:iCs/>
          <w:lang w:val="id-ID"/>
        </w:rPr>
        <w:t>Face</w:t>
      </w:r>
      <w:r w:rsidR="008763CE" w:rsidRPr="002364B8">
        <w:rPr>
          <w:rFonts w:ascii="Times New Roman" w:hAnsi="Times New Roman" w:cs="Times New Roman"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v2.</w:t>
      </w:r>
    </w:p>
    <w:p w14:paraId="16C7AABB" w14:textId="31BD9CFB" w:rsidR="00F26C72" w:rsidRPr="002364B8" w:rsidRDefault="00F26C72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Data uji pada penelitian ini menggunakan dataset LFW.</w:t>
      </w:r>
    </w:p>
    <w:p w14:paraId="7DF07BE7" w14:textId="4E96C685" w:rsidR="002F66BB" w:rsidRPr="002364B8" w:rsidRDefault="0075249A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Keberhasilan</w:t>
      </w:r>
      <w:r w:rsidR="002F66BB" w:rsidRPr="002364B8">
        <w:rPr>
          <w:rFonts w:ascii="Times New Roman" w:hAnsi="Times New Roman" w:cs="Times New Roman"/>
          <w:lang w:val="id-ID"/>
        </w:rPr>
        <w:t xml:space="preserve"> dari model (hasil latihan pembelajaran dataset) ini akan diukur melalui nilai</w:t>
      </w:r>
      <w:r w:rsidRPr="002364B8">
        <w:rPr>
          <w:rFonts w:ascii="Times New Roman" w:hAnsi="Times New Roman" w:cs="Times New Roman"/>
          <w:lang w:val="id-ID"/>
        </w:rPr>
        <w:t xml:space="preserve"> akurasi</w:t>
      </w:r>
      <w:r w:rsidR="00686A13" w:rsidRPr="002364B8">
        <w:rPr>
          <w:rFonts w:ascii="Times New Roman" w:hAnsi="Times New Roman" w:cs="Times New Roman"/>
          <w:lang w:val="id-ID"/>
        </w:rPr>
        <w:t xml:space="preserve"> pada </w:t>
      </w:r>
      <w:r w:rsidR="00686A13" w:rsidRPr="002364B8">
        <w:rPr>
          <w:rFonts w:ascii="Times New Roman" w:hAnsi="Times New Roman" w:cs="Times New Roman"/>
          <w:i/>
          <w:iCs/>
          <w:lang w:val="id-ID"/>
        </w:rPr>
        <w:t>confusion metric</w:t>
      </w:r>
      <w:r w:rsidR="00686A13" w:rsidRPr="002364B8">
        <w:rPr>
          <w:rFonts w:ascii="Times New Roman" w:hAnsi="Times New Roman" w:cs="Times New Roman"/>
          <w:lang w:val="id-ID"/>
        </w:rPr>
        <w:t xml:space="preserve"> dan nilai AUC (</w:t>
      </w:r>
      <w:r w:rsidR="00686A13" w:rsidRPr="002364B8">
        <w:rPr>
          <w:rFonts w:ascii="Times New Roman" w:hAnsi="Times New Roman" w:cs="Times New Roman"/>
          <w:i/>
          <w:iCs/>
          <w:lang w:val="id-ID"/>
        </w:rPr>
        <w:t>Area Under the Curve</w:t>
      </w:r>
      <w:r w:rsidR="00686A13" w:rsidRPr="002364B8">
        <w:rPr>
          <w:rFonts w:ascii="Times New Roman" w:hAnsi="Times New Roman" w:cs="Times New Roman"/>
          <w:lang w:val="id-ID"/>
        </w:rPr>
        <w:t>).</w:t>
      </w:r>
    </w:p>
    <w:p w14:paraId="1E58C524" w14:textId="049F0F34" w:rsidR="00301CC9" w:rsidRPr="002364B8" w:rsidRDefault="002F66BB" w:rsidP="00301CC9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bCs/>
          <w:lang w:val="id-ID"/>
        </w:rPr>
        <w:t>Tujuan</w:t>
      </w:r>
    </w:p>
    <w:p w14:paraId="32B08AB8" w14:textId="6759682A" w:rsidR="002F66BB" w:rsidRPr="002364B8" w:rsidRDefault="00C60304" w:rsidP="00990C15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/>
          <w:lang w:val="id-ID"/>
        </w:rPr>
      </w:pPr>
      <w:r>
        <w:rPr>
          <w:rFonts w:ascii="Times New Roman" w:hAnsi="Times New Roman" w:cs="Times New Roman"/>
          <w:lang w:val="en-US"/>
        </w:rPr>
        <w:t>Tujuan dari penelitian ini</w:t>
      </w:r>
      <w:r w:rsidR="00D26FE9">
        <w:rPr>
          <w:rFonts w:ascii="Times New Roman" w:hAnsi="Times New Roman" w:cs="Times New Roman"/>
          <w:lang w:val="en-US"/>
        </w:rPr>
        <w:t xml:space="preserve"> adalah</w:t>
      </w:r>
      <w:r>
        <w:rPr>
          <w:rFonts w:ascii="Times New Roman" w:hAnsi="Times New Roman" w:cs="Times New Roman"/>
          <w:lang w:val="en-US"/>
        </w:rPr>
        <w:t xml:space="preserve"> </w:t>
      </w:r>
      <w:r w:rsidR="002B3157" w:rsidRPr="002364B8">
        <w:rPr>
          <w:rFonts w:ascii="Times New Roman" w:hAnsi="Times New Roman" w:cs="Times New Roman"/>
          <w:lang w:val="id-ID"/>
        </w:rPr>
        <w:t xml:space="preserve">melakukan verifikasi kemiripan wajah </w:t>
      </w:r>
      <w:r w:rsidR="00C24558" w:rsidRPr="002364B8">
        <w:rPr>
          <w:rFonts w:ascii="Times New Roman" w:hAnsi="Times New Roman" w:cs="Times New Roman"/>
          <w:lang w:val="id-ID"/>
        </w:rPr>
        <w:t>dengan</w:t>
      </w:r>
      <w:r w:rsidR="002B3157" w:rsidRPr="002364B8">
        <w:rPr>
          <w:rFonts w:ascii="Times New Roman" w:hAnsi="Times New Roman" w:cs="Times New Roman"/>
          <w:lang w:val="id-ID"/>
        </w:rPr>
        <w:t xml:space="preserve"> model yang penulis latih menggunakan </w:t>
      </w:r>
      <w:r w:rsidR="002B3157" w:rsidRPr="002364B8">
        <w:rPr>
          <w:rFonts w:ascii="Times New Roman" w:hAnsi="Times New Roman" w:cs="Times New Roman"/>
          <w:i/>
          <w:iCs/>
          <w:lang w:val="id-ID"/>
        </w:rPr>
        <w:t>triplet loss</w:t>
      </w:r>
      <w:r w:rsidR="002B3157" w:rsidRPr="002364B8">
        <w:rPr>
          <w:rFonts w:ascii="Times New Roman" w:hAnsi="Times New Roman" w:cs="Times New Roman"/>
          <w:lang w:val="id-ID"/>
        </w:rPr>
        <w:t xml:space="preserve"> dengan arsitektur jaringan </w:t>
      </w:r>
      <w:r w:rsidR="002B3157" w:rsidRPr="002364B8">
        <w:rPr>
          <w:rFonts w:ascii="Times New Roman" w:hAnsi="Times New Roman" w:cs="Times New Roman"/>
          <w:i/>
          <w:iCs/>
          <w:lang w:val="id-ID"/>
        </w:rPr>
        <w:t>Siamese</w:t>
      </w:r>
      <w:r w:rsidR="00C24558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="00C24558" w:rsidRPr="002364B8">
        <w:rPr>
          <w:rFonts w:ascii="Times New Roman" w:hAnsi="Times New Roman" w:cs="Times New Roman"/>
          <w:lang w:val="id-ID"/>
        </w:rPr>
        <w:t xml:space="preserve">dan </w:t>
      </w:r>
      <w:r w:rsidR="002B3157" w:rsidRPr="002364B8">
        <w:rPr>
          <w:rFonts w:ascii="Times New Roman" w:hAnsi="Times New Roman" w:cs="Times New Roman"/>
          <w:lang w:val="id-ID"/>
        </w:rPr>
        <w:t>menggunakan</w:t>
      </w:r>
      <w:r w:rsidR="00C24558" w:rsidRPr="002364B8">
        <w:rPr>
          <w:rFonts w:ascii="Times New Roman" w:hAnsi="Times New Roman" w:cs="Times New Roman"/>
          <w:lang w:val="id-ID"/>
        </w:rPr>
        <w:t xml:space="preserve"> </w:t>
      </w:r>
      <w:r w:rsidR="002B3157" w:rsidRPr="002364B8">
        <w:rPr>
          <w:rFonts w:ascii="Times New Roman" w:hAnsi="Times New Roman" w:cs="Times New Roman"/>
          <w:lang w:val="id-ID"/>
        </w:rPr>
        <w:t>ResNet-50 yang telah dimodifikasi</w:t>
      </w:r>
      <w:r w:rsidR="00C24558" w:rsidRPr="002364B8">
        <w:rPr>
          <w:rFonts w:ascii="Times New Roman" w:hAnsi="Times New Roman" w:cs="Times New Roman"/>
          <w:lang w:val="id-ID"/>
        </w:rPr>
        <w:t xml:space="preserve"> sebagai badan dari jaringan </w:t>
      </w:r>
      <w:r w:rsidR="00C24558" w:rsidRPr="002364B8">
        <w:rPr>
          <w:rFonts w:ascii="Times New Roman" w:hAnsi="Times New Roman" w:cs="Times New Roman"/>
          <w:i/>
          <w:iCs/>
          <w:lang w:val="id-ID"/>
        </w:rPr>
        <w:t>Siamese</w:t>
      </w:r>
      <w:r w:rsidR="002F66BB" w:rsidRPr="002364B8">
        <w:rPr>
          <w:rFonts w:ascii="Times New Roman" w:hAnsi="Times New Roman" w:cs="Times New Roman"/>
          <w:lang w:val="id-ID"/>
        </w:rPr>
        <w:t>.</w:t>
      </w:r>
    </w:p>
    <w:p w14:paraId="33864FFA" w14:textId="77777777" w:rsidR="00301CC9" w:rsidRPr="002364B8" w:rsidRDefault="00301CC9" w:rsidP="00301CC9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bCs/>
          <w:lang w:val="id-ID"/>
        </w:rPr>
        <w:t xml:space="preserve">Manfaat </w:t>
      </w:r>
    </w:p>
    <w:p w14:paraId="0CE864D0" w14:textId="74091E54" w:rsidR="00301CC9" w:rsidRPr="002364B8" w:rsidRDefault="001C1DF3" w:rsidP="00990C15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Melalui penelitian ini</w:t>
      </w:r>
      <w:r w:rsidR="00D217F5" w:rsidRPr="002364B8">
        <w:rPr>
          <w:rFonts w:ascii="Times New Roman" w:hAnsi="Times New Roman" w:cs="Times New Roman"/>
          <w:lang w:val="id-ID"/>
        </w:rPr>
        <w:t xml:space="preserve"> beberapa</w:t>
      </w:r>
      <w:r w:rsidRPr="002364B8">
        <w:rPr>
          <w:rFonts w:ascii="Times New Roman" w:hAnsi="Times New Roman" w:cs="Times New Roman"/>
          <w:lang w:val="id-ID"/>
        </w:rPr>
        <w:t xml:space="preserve"> manfaat yang bisa didapatkan </w:t>
      </w:r>
      <w:r w:rsidR="000521BE">
        <w:rPr>
          <w:rFonts w:ascii="Times New Roman" w:hAnsi="Times New Roman" w:cs="Times New Roman"/>
          <w:lang w:val="en-US"/>
        </w:rPr>
        <w:t>sebagai berikut</w:t>
      </w:r>
      <w:r w:rsidR="002F66BB" w:rsidRPr="002364B8">
        <w:rPr>
          <w:rFonts w:ascii="Times New Roman" w:hAnsi="Times New Roman" w:cs="Times New Roman"/>
          <w:lang w:val="id-ID"/>
        </w:rPr>
        <w:t>:</w:t>
      </w:r>
    </w:p>
    <w:p w14:paraId="2AFAC4B5" w14:textId="44250BA8" w:rsidR="00301CC9" w:rsidRPr="002364B8" w:rsidRDefault="002F66BB" w:rsidP="00D217F5">
      <w:pPr>
        <w:pStyle w:val="ListParagraph"/>
        <w:numPr>
          <w:ilvl w:val="1"/>
          <w:numId w:val="4"/>
        </w:numPr>
        <w:spacing w:line="360" w:lineRule="auto"/>
        <w:ind w:left="993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lang w:val="id-ID"/>
        </w:rPr>
        <w:t xml:space="preserve">Menyediakan pengetahuan kepada pembaca mengenai tingkat akurasi verifikasi kemiripan wajah menggunakan arsitektur jaringan </w:t>
      </w:r>
      <w:r w:rsidRPr="002364B8">
        <w:rPr>
          <w:rFonts w:ascii="Times New Roman" w:hAnsi="Times New Roman" w:cs="Times New Roman"/>
          <w:i/>
          <w:iCs/>
          <w:lang w:val="id-ID"/>
        </w:rPr>
        <w:t>Siamese</w:t>
      </w:r>
      <w:r w:rsidR="00F26C72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="00F26C72" w:rsidRPr="002364B8">
        <w:rPr>
          <w:rFonts w:ascii="Times New Roman" w:hAnsi="Times New Roman" w:cs="Times New Roman"/>
          <w:lang w:val="id-ID"/>
        </w:rPr>
        <w:t>melalui pembelajaran pada dataset VGG</w:t>
      </w:r>
      <w:r w:rsidR="008763CE" w:rsidRPr="002364B8">
        <w:rPr>
          <w:rFonts w:ascii="Times New Roman" w:hAnsi="Times New Roman" w:cs="Times New Roman"/>
          <w:lang w:val="id-ID"/>
        </w:rPr>
        <w:t xml:space="preserve"> </w:t>
      </w:r>
      <w:r w:rsidR="008763CE" w:rsidRPr="002364B8">
        <w:rPr>
          <w:rFonts w:ascii="Times New Roman" w:hAnsi="Times New Roman" w:cs="Times New Roman"/>
          <w:i/>
          <w:iCs/>
          <w:lang w:val="id-ID"/>
        </w:rPr>
        <w:t>Face</w:t>
      </w:r>
      <w:r w:rsidR="008763CE" w:rsidRPr="002364B8">
        <w:rPr>
          <w:rFonts w:ascii="Times New Roman" w:hAnsi="Times New Roman" w:cs="Times New Roman"/>
          <w:lang w:val="id-ID"/>
        </w:rPr>
        <w:t xml:space="preserve"> </w:t>
      </w:r>
      <w:r w:rsidR="00F26C72" w:rsidRPr="002364B8">
        <w:rPr>
          <w:rFonts w:ascii="Times New Roman" w:hAnsi="Times New Roman" w:cs="Times New Roman"/>
          <w:lang w:val="id-ID"/>
        </w:rPr>
        <w:t>v2</w:t>
      </w:r>
      <w:r w:rsidRPr="002364B8">
        <w:rPr>
          <w:rFonts w:ascii="Times New Roman" w:hAnsi="Times New Roman" w:cs="Times New Roman"/>
          <w:i/>
          <w:iCs/>
          <w:lang w:val="id-ID"/>
        </w:rPr>
        <w:t>.</w:t>
      </w:r>
    </w:p>
    <w:p w14:paraId="01B6C78B" w14:textId="1C32B7E2" w:rsidR="002F66BB" w:rsidRPr="002364B8" w:rsidRDefault="002F66BB" w:rsidP="00301CC9">
      <w:pPr>
        <w:pStyle w:val="ListParagraph"/>
        <w:numPr>
          <w:ilvl w:val="1"/>
          <w:numId w:val="4"/>
        </w:numPr>
        <w:spacing w:line="360" w:lineRule="auto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lang w:val="id-ID"/>
        </w:rPr>
        <w:lastRenderedPageBreak/>
        <w:t xml:space="preserve">Menyediakan pengetahuan kepada pembaca dalam hal penerapan arsitektur jaringan </w:t>
      </w:r>
      <w:r w:rsidR="00881E1C" w:rsidRPr="002364B8">
        <w:rPr>
          <w:rFonts w:ascii="Times New Roman" w:hAnsi="Times New Roman" w:cs="Times New Roman"/>
          <w:i/>
          <w:iCs/>
          <w:lang w:val="id-ID"/>
        </w:rPr>
        <w:t xml:space="preserve">Siamese </w:t>
      </w:r>
      <w:r w:rsidR="00D02BD9" w:rsidRPr="002364B8">
        <w:rPr>
          <w:rFonts w:ascii="Times New Roman" w:hAnsi="Times New Roman" w:cs="Times New Roman"/>
          <w:lang w:val="id-ID"/>
        </w:rPr>
        <w:t xml:space="preserve">dengan fungsi </w:t>
      </w:r>
      <w:r w:rsidR="00D02BD9" w:rsidRPr="002364B8">
        <w:rPr>
          <w:rFonts w:ascii="Times New Roman" w:hAnsi="Times New Roman" w:cs="Times New Roman"/>
          <w:i/>
          <w:iCs/>
          <w:lang w:val="id-ID"/>
        </w:rPr>
        <w:t>triplet loss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pada kasus verifikasi kemiripan wajah.</w:t>
      </w:r>
    </w:p>
    <w:p w14:paraId="55EADD5E" w14:textId="53485C23" w:rsidR="009D4C38" w:rsidRPr="002364B8" w:rsidRDefault="00E805D5" w:rsidP="00FF7807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lang w:val="id-ID"/>
        </w:rPr>
        <w:t>Sistematika Penulisan</w:t>
      </w:r>
    </w:p>
    <w:p w14:paraId="4D292E12" w14:textId="75856D87" w:rsidR="00962A04" w:rsidRPr="002364B8" w:rsidRDefault="00962A04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Cs/>
          <w:lang w:val="id-ID"/>
        </w:rPr>
      </w:pPr>
      <w:r w:rsidRPr="002364B8">
        <w:rPr>
          <w:rFonts w:ascii="Times New Roman" w:hAnsi="Times New Roman" w:cs="Times New Roman"/>
          <w:bCs/>
          <w:lang w:val="id-ID"/>
        </w:rPr>
        <w:t>Sistematika penulisan dalam penelitian ini disusun sebagai berikut:</w:t>
      </w:r>
    </w:p>
    <w:p w14:paraId="4CCE9BA5" w14:textId="5DCFE15D" w:rsidR="00D2691A" w:rsidRPr="002364B8" w:rsidRDefault="00D2691A" w:rsidP="00FF7807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Cs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: PENDAHULUAN</w:t>
      </w:r>
    </w:p>
    <w:p w14:paraId="3E6E07F7" w14:textId="3E6FAC43" w:rsidR="00962A04" w:rsidRPr="002364B8" w:rsidRDefault="00D2691A" w:rsidP="00FF7807">
      <w:pPr>
        <w:spacing w:line="360" w:lineRule="auto"/>
        <w:ind w:left="1560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erisi uraian tentang kondisi dan permasalahan yang mendasari dilakukannya penelit</w:t>
      </w:r>
      <w:r w:rsidR="00BD2FD1" w:rsidRPr="002364B8">
        <w:rPr>
          <w:rFonts w:ascii="Times New Roman" w:hAnsi="Times New Roman" w:cs="Times New Roman"/>
          <w:lang w:val="id-ID"/>
        </w:rPr>
        <w:t>i</w:t>
      </w:r>
      <w:r w:rsidRPr="002364B8">
        <w:rPr>
          <w:rFonts w:ascii="Times New Roman" w:hAnsi="Times New Roman" w:cs="Times New Roman"/>
          <w:lang w:val="id-ID"/>
        </w:rPr>
        <w:t xml:space="preserve">an, </w:t>
      </w:r>
      <w:r w:rsidR="007F5153" w:rsidRPr="002364B8">
        <w:rPr>
          <w:rFonts w:ascii="Times New Roman" w:hAnsi="Times New Roman" w:cs="Times New Roman"/>
          <w:lang w:val="id-ID"/>
        </w:rPr>
        <w:t>hal-hal yang akan dilakukan dalam penelitian beserta batasan-batasannya</w:t>
      </w:r>
      <w:r w:rsidR="0087750B" w:rsidRPr="002364B8">
        <w:rPr>
          <w:rFonts w:ascii="Times New Roman" w:hAnsi="Times New Roman" w:cs="Times New Roman"/>
          <w:lang w:val="id-ID"/>
        </w:rPr>
        <w:t xml:space="preserve"> serta manfaat yang bisa didapatkan melalui penelitian yang dilakukan.</w:t>
      </w:r>
    </w:p>
    <w:p w14:paraId="376208AB" w14:textId="1E347742" w:rsidR="00D2691A" w:rsidRPr="002364B8" w:rsidRDefault="00D2691A" w:rsidP="00FF7807">
      <w:pPr>
        <w:spacing w:line="360" w:lineRule="auto"/>
        <w:ind w:left="567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I: LANDASAN TEORI</w:t>
      </w:r>
    </w:p>
    <w:p w14:paraId="4EB1150F" w14:textId="53FA0815" w:rsidR="007F5153" w:rsidRPr="002364B8" w:rsidRDefault="007F5153" w:rsidP="00FF7807">
      <w:pPr>
        <w:spacing w:line="360" w:lineRule="auto"/>
        <w:ind w:left="1560" w:firstLine="11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erisi teori-teori dan definisi-definisi yang digunakan dalam penelitian yang didasarkan dari sumber-sumber penelitian yang berkaitan.</w:t>
      </w:r>
    </w:p>
    <w:p w14:paraId="3A14F3C2" w14:textId="63D7BDD7" w:rsidR="00962A04" w:rsidRPr="002364B8" w:rsidRDefault="00962A04" w:rsidP="00FF7807">
      <w:pPr>
        <w:spacing w:line="360" w:lineRule="auto"/>
        <w:ind w:left="567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II: METODOLOGI PENELITIAN</w:t>
      </w:r>
    </w:p>
    <w:p w14:paraId="62D7684A" w14:textId="00E70885" w:rsidR="008416C4" w:rsidRPr="002364B8" w:rsidRDefault="00962A04" w:rsidP="002A1C17">
      <w:pPr>
        <w:spacing w:line="360" w:lineRule="auto"/>
        <w:ind w:left="1560" w:firstLine="11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Pada bab ini membahas tentang metodologi yang digunakan dan cara kerja setiap metode yang digunakan sehingga mampu digunakan untuk menyelesaikan masalah yang dihadapi.</w:t>
      </w:r>
    </w:p>
    <w:p w14:paraId="79C2F8CD" w14:textId="0D71D3CF" w:rsidR="00962A04" w:rsidRPr="002364B8" w:rsidRDefault="00962A04" w:rsidP="00FF7807">
      <w:pPr>
        <w:spacing w:line="360" w:lineRule="auto"/>
        <w:ind w:left="567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V: HASIL DAN PEMBAHASAN</w:t>
      </w:r>
    </w:p>
    <w:p w14:paraId="55BDF5D4" w14:textId="3AF52643" w:rsidR="00962A04" w:rsidRPr="002364B8" w:rsidRDefault="00962A04" w:rsidP="00FF7807">
      <w:pPr>
        <w:spacing w:line="360" w:lineRule="auto"/>
        <w:ind w:left="1560" w:firstLine="11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ni akan membahas tentang hasil penerapan metode yang digunakan dan penjelasan setiap hasil pembelajaran dari model yang digunakan.</w:t>
      </w:r>
    </w:p>
    <w:p w14:paraId="69C9ADE8" w14:textId="6BE0E756" w:rsidR="00962A04" w:rsidRPr="002364B8" w:rsidRDefault="00962A04" w:rsidP="00FF7807">
      <w:pPr>
        <w:spacing w:line="360" w:lineRule="auto"/>
        <w:ind w:left="567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V: PENUTUP</w:t>
      </w:r>
    </w:p>
    <w:p w14:paraId="2E17C528" w14:textId="0726F61A" w:rsidR="00962A04" w:rsidRPr="002364B8" w:rsidRDefault="00962A04" w:rsidP="00FF7807">
      <w:pPr>
        <w:spacing w:line="360" w:lineRule="auto"/>
        <w:ind w:left="1560" w:firstLine="11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ni berisi tentang rangkuman penelitian dan memberikan masukan dan saran yang dapat dilakukan untuk meningkatkan hasil dari penelitian.</w:t>
      </w:r>
    </w:p>
    <w:sectPr w:rsidR="00962A04" w:rsidRPr="002364B8" w:rsidSect="000E21CC">
      <w:headerReference w:type="default" r:id="rId12"/>
      <w:footerReference w:type="default" r:id="rId13"/>
      <w:pgSz w:w="11900" w:h="16840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B485DD" w14:textId="77777777" w:rsidR="002A43C4" w:rsidRDefault="002A43C4" w:rsidP="0027460C">
      <w:r>
        <w:separator/>
      </w:r>
    </w:p>
  </w:endnote>
  <w:endnote w:type="continuationSeparator" w:id="0">
    <w:p w14:paraId="5352498E" w14:textId="77777777" w:rsidR="002A43C4" w:rsidRDefault="002A43C4" w:rsidP="002746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iberation Serif">
    <w:altName w:val="Times New Roman"/>
    <w:panose1 w:val="020B0604020202020204"/>
    <w:charset w:val="00"/>
    <w:family w:val="auto"/>
    <w:pitch w:val="default"/>
    <w:sig w:usb0="E0000AFF" w:usb1="500078FF" w:usb2="00000021" w:usb3="00000000" w:csb0="600001BF" w:csb1="DFF70000"/>
  </w:font>
  <w:font w:name="Droid Sans Fallback">
    <w:panose1 w:val="020B0604020202020204"/>
    <w:charset w:val="00"/>
    <w:family w:val="auto"/>
    <w:pitch w:val="variable"/>
  </w:font>
  <w:font w:name="FreeSans">
    <w:altName w:val="Calibri"/>
    <w:panose1 w:val="020B0604020202020204"/>
    <w:charset w:val="00"/>
    <w:family w:val="auto"/>
    <w:pitch w:val="variable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77392399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BE11B01" w14:textId="691E5152" w:rsidR="0027460C" w:rsidRDefault="0027460C" w:rsidP="00B632B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BA96053" w14:textId="77777777" w:rsidR="0027460C" w:rsidRDefault="0027460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9621542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8EB6E6F" w14:textId="4DFFF91A" w:rsidR="0027460C" w:rsidRDefault="0027460C" w:rsidP="00D7192D">
        <w:pPr>
          <w:pStyle w:val="Footer"/>
          <w:framePr w:wrap="none" w:vAnchor="text" w:hAnchor="margin" w:xAlign="center" w:y="-333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4F011E6" w14:textId="77777777" w:rsidR="0027460C" w:rsidRDefault="0027460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1690A4" w14:textId="77777777" w:rsidR="0027460C" w:rsidRDefault="0027460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798910" w14:textId="77777777" w:rsidR="002A43C4" w:rsidRDefault="002A43C4" w:rsidP="0027460C">
      <w:r>
        <w:separator/>
      </w:r>
    </w:p>
  </w:footnote>
  <w:footnote w:type="continuationSeparator" w:id="0">
    <w:p w14:paraId="651918AF" w14:textId="77777777" w:rsidR="002A43C4" w:rsidRDefault="002A43C4" w:rsidP="0027460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90232627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51C05655" w14:textId="193C4864" w:rsidR="0027460C" w:rsidRDefault="0027460C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A3D1E60" w14:textId="77777777" w:rsidR="0027460C" w:rsidRDefault="0027460C" w:rsidP="0027460C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8A92FA" w14:textId="77777777" w:rsidR="0027460C" w:rsidRDefault="0027460C" w:rsidP="0027460C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35103853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00D6D09" w14:textId="77777777" w:rsidR="0027460C" w:rsidRDefault="0027460C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5E1CD613" w14:textId="77777777" w:rsidR="0027460C" w:rsidRDefault="0027460C" w:rsidP="0027460C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B82D69"/>
    <w:multiLevelType w:val="multilevel"/>
    <w:tmpl w:val="822AF6F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25D47923"/>
    <w:multiLevelType w:val="multilevel"/>
    <w:tmpl w:val="471437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4A0DFE"/>
    <w:multiLevelType w:val="multilevel"/>
    <w:tmpl w:val="F9C463F8"/>
    <w:lvl w:ilvl="0">
      <w:start w:val="1"/>
      <w:numFmt w:val="decimal"/>
      <w:lvlText w:val="4.%1."/>
      <w:lvlJc w:val="left"/>
      <w:pPr>
        <w:ind w:left="720" w:hanging="360"/>
      </w:pPr>
    </w:lvl>
    <w:lvl w:ilvl="1">
      <w:start w:val="1"/>
      <w:numFmt w:val="decimal"/>
      <w:lvlText w:val="4.2.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440" w:hanging="360"/>
      </w:pPr>
    </w:lvl>
    <w:lvl w:ilvl="3">
      <w:start w:val="1"/>
      <w:numFmt w:val="decimal"/>
      <w:lvlText w:val="%4."/>
      <w:lvlJc w:val="left"/>
      <w:pPr>
        <w:ind w:left="1800" w:hanging="360"/>
      </w:pPr>
    </w:lvl>
    <w:lvl w:ilvl="4">
      <w:start w:val="1"/>
      <w:numFmt w:val="decimal"/>
      <w:lvlText w:val="%5."/>
      <w:lvlJc w:val="left"/>
      <w:pPr>
        <w:ind w:left="2160" w:hanging="360"/>
      </w:pPr>
    </w:lvl>
    <w:lvl w:ilvl="5">
      <w:start w:val="1"/>
      <w:numFmt w:val="decimal"/>
      <w:lvlText w:val="%6.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decimal"/>
      <w:lvlText w:val="%8."/>
      <w:lvlJc w:val="left"/>
      <w:pPr>
        <w:ind w:left="3240" w:hanging="360"/>
      </w:pPr>
    </w:lvl>
    <w:lvl w:ilvl="8">
      <w:start w:val="1"/>
      <w:numFmt w:val="decimal"/>
      <w:lvlText w:val="%9."/>
      <w:lvlJc w:val="left"/>
      <w:pPr>
        <w:ind w:left="3600" w:hanging="360"/>
      </w:pPr>
    </w:lvl>
  </w:abstractNum>
  <w:abstractNum w:abstractNumId="3" w15:restartNumberingAfterBreak="0">
    <w:nsid w:val="34B70CCF"/>
    <w:multiLevelType w:val="hybridMultilevel"/>
    <w:tmpl w:val="EC3E860E"/>
    <w:lvl w:ilvl="0" w:tplc="CFFEC83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9CF0A46"/>
    <w:multiLevelType w:val="multilevel"/>
    <w:tmpl w:val="E062921A"/>
    <w:lvl w:ilvl="0">
      <w:start w:val="1"/>
      <w:numFmt w:val="decimal"/>
      <w:lvlText w:val="1.4.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4.2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18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216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ind w:left="3600" w:hanging="360"/>
      </w:pPr>
      <w:rPr>
        <w:rFonts w:hint="default"/>
      </w:rPr>
    </w:lvl>
  </w:abstractNum>
  <w:abstractNum w:abstractNumId="5" w15:restartNumberingAfterBreak="0">
    <w:nsid w:val="615C4C36"/>
    <w:multiLevelType w:val="multilevel"/>
    <w:tmpl w:val="68E0D0F6"/>
    <w:lvl w:ilvl="0">
      <w:start w:val="1"/>
      <w:numFmt w:val="decimal"/>
      <w:lvlText w:val="1.4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b w:val="0"/>
        <w:bCs/>
      </w:rPr>
    </w:lvl>
    <w:lvl w:ilvl="2">
      <w:start w:val="1"/>
      <w:numFmt w:val="decimal"/>
      <w:lvlText w:val="%3.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18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216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ind w:left="3600" w:hanging="360"/>
      </w:pPr>
      <w:rPr>
        <w:rFonts w:hint="default"/>
      </w:rPr>
    </w:lvl>
  </w:abstractNum>
  <w:abstractNum w:abstractNumId="6" w15:restartNumberingAfterBreak="0">
    <w:nsid w:val="70DB59B4"/>
    <w:multiLevelType w:val="multilevel"/>
    <w:tmpl w:val="2E32866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440" w:hanging="360"/>
      </w:pPr>
    </w:lvl>
    <w:lvl w:ilvl="3">
      <w:start w:val="1"/>
      <w:numFmt w:val="decimal"/>
      <w:lvlText w:val="%4."/>
      <w:lvlJc w:val="left"/>
      <w:pPr>
        <w:ind w:left="1800" w:hanging="360"/>
      </w:pPr>
    </w:lvl>
    <w:lvl w:ilvl="4">
      <w:start w:val="1"/>
      <w:numFmt w:val="decimal"/>
      <w:lvlText w:val="%5."/>
      <w:lvlJc w:val="left"/>
      <w:pPr>
        <w:ind w:left="2160" w:hanging="360"/>
      </w:pPr>
    </w:lvl>
    <w:lvl w:ilvl="5">
      <w:start w:val="1"/>
      <w:numFmt w:val="decimal"/>
      <w:lvlText w:val="%6.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decimal"/>
      <w:lvlText w:val="%8."/>
      <w:lvlJc w:val="left"/>
      <w:pPr>
        <w:ind w:left="3240" w:hanging="360"/>
      </w:pPr>
    </w:lvl>
    <w:lvl w:ilvl="8">
      <w:start w:val="1"/>
      <w:numFmt w:val="decimal"/>
      <w:lvlText w:val="%9."/>
      <w:lvlJc w:val="left"/>
      <w:pPr>
        <w:ind w:left="3600" w:hanging="360"/>
      </w:pPr>
    </w:lvl>
  </w:abstractNum>
  <w:num w:numId="1">
    <w:abstractNumId w:val="3"/>
  </w:num>
  <w:num w:numId="2">
    <w:abstractNumId w:val="1"/>
  </w:num>
  <w:num w:numId="3">
    <w:abstractNumId w:val="6"/>
  </w:num>
  <w:num w:numId="4">
    <w:abstractNumId w:val="5"/>
  </w:num>
  <w:num w:numId="5">
    <w:abstractNumId w:val="2"/>
  </w:num>
  <w:num w:numId="6">
    <w:abstractNumId w:val="4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activeWritingStyle w:appName="MSWord" w:lang="en-US" w:vendorID="64" w:dllVersion="4096" w:nlCheck="1" w:checkStyle="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13AA"/>
    <w:rsid w:val="0001734A"/>
    <w:rsid w:val="000313AA"/>
    <w:rsid w:val="000408D7"/>
    <w:rsid w:val="000521BE"/>
    <w:rsid w:val="000733BA"/>
    <w:rsid w:val="000C7163"/>
    <w:rsid w:val="000D58DE"/>
    <w:rsid w:val="000E21CC"/>
    <w:rsid w:val="00120ECD"/>
    <w:rsid w:val="0016369D"/>
    <w:rsid w:val="00172F07"/>
    <w:rsid w:val="001946C5"/>
    <w:rsid w:val="001C1DF3"/>
    <w:rsid w:val="001C2DC8"/>
    <w:rsid w:val="001E681F"/>
    <w:rsid w:val="002364B8"/>
    <w:rsid w:val="00271106"/>
    <w:rsid w:val="0027460C"/>
    <w:rsid w:val="00296906"/>
    <w:rsid w:val="002A1C17"/>
    <w:rsid w:val="002A43C4"/>
    <w:rsid w:val="002B3157"/>
    <w:rsid w:val="002F66BB"/>
    <w:rsid w:val="00301CC9"/>
    <w:rsid w:val="00327703"/>
    <w:rsid w:val="00331C6A"/>
    <w:rsid w:val="003331A5"/>
    <w:rsid w:val="00380964"/>
    <w:rsid w:val="00396010"/>
    <w:rsid w:val="003C6C78"/>
    <w:rsid w:val="003D0241"/>
    <w:rsid w:val="00417E27"/>
    <w:rsid w:val="00465EB2"/>
    <w:rsid w:val="00476810"/>
    <w:rsid w:val="004C2342"/>
    <w:rsid w:val="004E0A2F"/>
    <w:rsid w:val="004E5399"/>
    <w:rsid w:val="00555320"/>
    <w:rsid w:val="00557197"/>
    <w:rsid w:val="00563B4C"/>
    <w:rsid w:val="00576E16"/>
    <w:rsid w:val="00596F7F"/>
    <w:rsid w:val="00612CB0"/>
    <w:rsid w:val="0064097D"/>
    <w:rsid w:val="00686A13"/>
    <w:rsid w:val="006B3649"/>
    <w:rsid w:val="00745CC0"/>
    <w:rsid w:val="0075249A"/>
    <w:rsid w:val="007561FE"/>
    <w:rsid w:val="007A3B2B"/>
    <w:rsid w:val="007E6B7B"/>
    <w:rsid w:val="007F5153"/>
    <w:rsid w:val="008071F8"/>
    <w:rsid w:val="008279F1"/>
    <w:rsid w:val="00832B46"/>
    <w:rsid w:val="00834BD2"/>
    <w:rsid w:val="008416C4"/>
    <w:rsid w:val="008763CE"/>
    <w:rsid w:val="00876E65"/>
    <w:rsid w:val="0087750B"/>
    <w:rsid w:val="00881638"/>
    <w:rsid w:val="00881E1C"/>
    <w:rsid w:val="00885B0C"/>
    <w:rsid w:val="008F06EC"/>
    <w:rsid w:val="008F30FA"/>
    <w:rsid w:val="00923B8F"/>
    <w:rsid w:val="00946432"/>
    <w:rsid w:val="00962A04"/>
    <w:rsid w:val="009846CD"/>
    <w:rsid w:val="00990C15"/>
    <w:rsid w:val="00992898"/>
    <w:rsid w:val="009B0F84"/>
    <w:rsid w:val="009C06CE"/>
    <w:rsid w:val="009D44F5"/>
    <w:rsid w:val="009D4C38"/>
    <w:rsid w:val="00A04AA9"/>
    <w:rsid w:val="00A87951"/>
    <w:rsid w:val="00AB566E"/>
    <w:rsid w:val="00AE2700"/>
    <w:rsid w:val="00B10E13"/>
    <w:rsid w:val="00B37B7B"/>
    <w:rsid w:val="00BD14AC"/>
    <w:rsid w:val="00BD2FD1"/>
    <w:rsid w:val="00C24558"/>
    <w:rsid w:val="00C371CC"/>
    <w:rsid w:val="00C60304"/>
    <w:rsid w:val="00C6056B"/>
    <w:rsid w:val="00C63492"/>
    <w:rsid w:val="00C76A68"/>
    <w:rsid w:val="00CA5750"/>
    <w:rsid w:val="00CB61F5"/>
    <w:rsid w:val="00CC53ED"/>
    <w:rsid w:val="00D02BD9"/>
    <w:rsid w:val="00D04432"/>
    <w:rsid w:val="00D04F61"/>
    <w:rsid w:val="00D217F5"/>
    <w:rsid w:val="00D2691A"/>
    <w:rsid w:val="00D26FE9"/>
    <w:rsid w:val="00D63FE9"/>
    <w:rsid w:val="00D7192D"/>
    <w:rsid w:val="00D85962"/>
    <w:rsid w:val="00DC1FB1"/>
    <w:rsid w:val="00E105C0"/>
    <w:rsid w:val="00E426F3"/>
    <w:rsid w:val="00E65EE5"/>
    <w:rsid w:val="00E805D5"/>
    <w:rsid w:val="00EC5D11"/>
    <w:rsid w:val="00F06BCF"/>
    <w:rsid w:val="00F0760E"/>
    <w:rsid w:val="00F26C72"/>
    <w:rsid w:val="00F40505"/>
    <w:rsid w:val="00FF78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17841C8D"/>
  <w15:chartTrackingRefBased/>
  <w15:docId w15:val="{55DF963E-2891-B748-94DB-89C89252BF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2B46"/>
    <w:pPr>
      <w:ind w:left="720"/>
      <w:contextualSpacing/>
    </w:pPr>
  </w:style>
  <w:style w:type="paragraph" w:customStyle="1" w:styleId="Textbody">
    <w:name w:val="Text body"/>
    <w:basedOn w:val="Normal"/>
    <w:rsid w:val="002F66BB"/>
    <w:pPr>
      <w:suppressAutoHyphens/>
      <w:autoSpaceDN w:val="0"/>
      <w:spacing w:after="140" w:line="276" w:lineRule="auto"/>
      <w:textAlignment w:val="baseline"/>
    </w:pPr>
    <w:rPr>
      <w:rFonts w:ascii="Liberation Serif" w:eastAsia="Droid Sans Fallback" w:hAnsi="Liberation Serif" w:cs="FreeSans"/>
      <w:kern w:val="3"/>
      <w:lang w:val="en-US" w:eastAsia="zh-CN" w:bidi="hi-IN"/>
    </w:rPr>
  </w:style>
  <w:style w:type="character" w:styleId="Strong">
    <w:name w:val="Strong"/>
    <w:basedOn w:val="DefaultParagraphFont"/>
    <w:uiPriority w:val="22"/>
    <w:qFormat/>
    <w:rsid w:val="0075249A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27460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460C"/>
  </w:style>
  <w:style w:type="character" w:styleId="PageNumber">
    <w:name w:val="page number"/>
    <w:basedOn w:val="DefaultParagraphFont"/>
    <w:uiPriority w:val="99"/>
    <w:semiHidden/>
    <w:unhideWhenUsed/>
    <w:rsid w:val="0027460C"/>
  </w:style>
  <w:style w:type="paragraph" w:styleId="Header">
    <w:name w:val="header"/>
    <w:basedOn w:val="Normal"/>
    <w:link w:val="HeaderChar"/>
    <w:uiPriority w:val="99"/>
    <w:unhideWhenUsed/>
    <w:rsid w:val="0027460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460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4483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BB51AF3-41D7-1740-BF8B-6EF50030AB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5</TotalTime>
  <Pages>4</Pages>
  <Words>1123</Words>
  <Characters>6405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irul Imam</dc:creator>
  <cp:keywords/>
  <dc:description/>
  <cp:lastModifiedBy>Khairul Imam</cp:lastModifiedBy>
  <cp:revision>79</cp:revision>
  <cp:lastPrinted>2019-08-19T06:44:00Z</cp:lastPrinted>
  <dcterms:created xsi:type="dcterms:W3CDTF">2019-01-04T15:59:00Z</dcterms:created>
  <dcterms:modified xsi:type="dcterms:W3CDTF">2019-08-19T0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746286bc-6cd6-37ef-82ac-771a9ad850f7</vt:lpwstr>
  </property>
</Properties>
</file>